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commentRangeStart w:id="0"/>
      <w:commentRangeEnd w:id="0"/>
      <w:r w:rsidR="008910AD">
        <w:rPr>
          <w:rStyle w:val="CommentReference"/>
        </w:rPr>
        <w:commentReference w:id="0"/>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0AE86974" w:rsidR="00B93196" w:rsidRDefault="00390672">
      <w:pPr>
        <w:pStyle w:val="TitlePage"/>
      </w:pPr>
      <w:r>
        <w:t xml:space="preserve">Running </w:t>
      </w:r>
      <w:r w:rsidR="00252518">
        <w:t>Head</w:t>
      </w:r>
      <w:r>
        <w:t>:  Higher Order Interactions</w:t>
      </w:r>
    </w:p>
    <w:p w14:paraId="0F9ADF94" w14:textId="11223706" w:rsidR="0076057D" w:rsidRDefault="0076057D">
      <w:pPr>
        <w:pStyle w:val="TitlePage"/>
      </w:pPr>
      <w:r>
        <w:t>Main Text Word Count: ~5,</w:t>
      </w:r>
      <w:r w:rsidR="00C06737">
        <w:t>700</w:t>
      </w:r>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782B423B" w14:textId="29C2A7DA" w:rsidR="00B93196"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024DEB">
        <w:rPr>
          <w:noProof/>
        </w:rPr>
        <w:t>39</w:t>
      </w:r>
      <w:r w:rsidR="009462AD">
        <w:rPr>
          <w:noProof/>
        </w:rPr>
        <w:fldChar w:fldCharType="end"/>
      </w:r>
      <w:r w:rsidR="005A3275">
        <w:t xml:space="preserve"> (including appendix)</w:t>
      </w:r>
      <w:r w:rsidR="00390672">
        <w:br w:type="page"/>
      </w:r>
    </w:p>
    <w:p w14:paraId="2E98D409" w14:textId="77777777" w:rsidR="00B93196" w:rsidRDefault="00390672">
      <w:pPr>
        <w:pStyle w:val="Heading"/>
      </w:pPr>
      <w:bookmarkStart w:id="1" w:name="abstract"/>
      <w:bookmarkEnd w:id="1"/>
      <w:r>
        <w:lastRenderedPageBreak/>
        <w:t>Abstract</w:t>
      </w:r>
    </w:p>
    <w:p w14:paraId="380B27D3" w14:textId="47809F59"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n order to extend ecological theory to multi-species communities</w:t>
      </w:r>
      <w:r w:rsidR="00665670">
        <w:t xml:space="preserve">, </w:t>
      </w:r>
      <w:r w:rsidR="00F0623F">
        <w:t xml:space="preserve">it </w:t>
      </w:r>
      <w:r w:rsidR="003C16DF">
        <w:t>is critical to understand how often and by what mechanisms HOIs arise</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them from </w:t>
      </w:r>
      <w:r w:rsidR="00514E6E">
        <w:t>non-linear density dependence</w:t>
      </w:r>
      <w:r w:rsidR="00632DC9">
        <w:t xml:space="preserve"> and emphasizes their consequences for </w:t>
      </w:r>
      <w:r w:rsidR="000B20AC">
        <w:t xml:space="preserve">multi-species </w:t>
      </w:r>
      <w:r w:rsidR="00632DC9">
        <w:t>competition</w:t>
      </w:r>
      <w:r w:rsidR="00514E6E">
        <w:t xml:space="preserve">. </w:t>
      </w:r>
      <w:r w:rsidR="00A312F1">
        <w:t xml:space="preserve">In order to </w:t>
      </w:r>
      <w:r w:rsidR="000B20AC">
        <w:t>illustrate how</w:t>
      </w:r>
      <w:r w:rsidR="00632DC9">
        <w:t xml:space="preserve"> </w:t>
      </w:r>
      <w:r w:rsidR="00514E6E">
        <w:t>HOIs can be detected</w:t>
      </w:r>
      <w:r w:rsidR="00A312F1">
        <w:t xml:space="preserve"> </w:t>
      </w:r>
      <w:r w:rsidR="00514E6E">
        <w:t xml:space="preserve">and </w:t>
      </w:r>
      <w:r w:rsidR="000B20AC">
        <w:t>to shed light on the</w:t>
      </w:r>
      <w:r w:rsidR="0079467C">
        <w:t>ir mechanistic basis</w:t>
      </w:r>
      <w:r w:rsidR="000B20AC">
        <w:t>,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 whether</w:t>
      </w:r>
      <w:r w:rsidR="00632DC9">
        <w:t xml:space="preserve"> competition</w:t>
      </w:r>
      <w:r w:rsidR="0079467C">
        <w:t xml:space="preserve"> involving more than one species is equal to the sum of </w:t>
      </w:r>
      <w:r w:rsidR="00632DC9">
        <w:t>single species effects</w:t>
      </w:r>
      <w:r w:rsidR="00B00A38">
        <w:t xml:space="preserve">.  </w:t>
      </w:r>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2" w:name="introduction"/>
      <w:bookmarkEnd w:id="2"/>
    </w:p>
    <w:p w14:paraId="2DFCF149" w14:textId="77777777" w:rsidR="00B93196" w:rsidRDefault="00390672">
      <w:pPr>
        <w:pStyle w:val="Heading"/>
      </w:pPr>
      <w:r>
        <w:lastRenderedPageBreak/>
        <w:t>Introduction</w:t>
      </w:r>
    </w:p>
    <w:p w14:paraId="5BC13903" w14:textId="581C5D26" w:rsidR="00B93196" w:rsidRDefault="00AE5DD5">
      <w:pPr>
        <w:spacing w:after="202"/>
        <w:contextualSpacing/>
      </w:pPr>
      <w:r>
        <w:t xml:space="preserve">Over </w:t>
      </w:r>
      <w:r w:rsidR="004643A4">
        <w:t>a lifetime</w:t>
      </w:r>
      <w:r>
        <w:t>, most</w:t>
      </w:r>
      <w:r w:rsidR="00390672">
        <w:t xml:space="preserve"> </w:t>
      </w:r>
      <w:r>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most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3F5CA02D" w:rsidR="00BD75EE" w:rsidRDefault="00390672">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 xml:space="preserve">of additive pairwise interactions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clear: if HOIs are prevalent</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w:t>
      </w:r>
      <w:r w:rsidR="00DF5BA1">
        <w:t xml:space="preserve">also </w:t>
      </w:r>
      <w:r w:rsidR="00EC01A1">
        <w:t xml:space="preserve">challenges classical definitions of </w:t>
      </w:r>
      <w:r w:rsidR="00DF5BA1">
        <w:t xml:space="preserve">species </w:t>
      </w:r>
      <w:r w:rsidR="00EC01A1">
        <w:t xml:space="preserve">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w:t>
      </w:r>
      <w:r w:rsidR="00DF5BA1">
        <w:t xml:space="preserve">of a </w:t>
      </w:r>
      <w:r w:rsidR="009E7519">
        <w:t xml:space="preserve">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24AD216B" w:rsidR="006A1B59" w:rsidRDefault="00616BAF" w:rsidP="003431F6">
      <w:pPr>
        <w:spacing w:after="202"/>
        <w:contextualSpacing/>
      </w:pPr>
      <w:r>
        <w:lastRenderedPageBreak/>
        <w:t xml:space="preserve">Although </w:t>
      </w:r>
      <w:r w:rsidR="00960940">
        <w:t>there has been a revival in ecologists’ interest in the implications of HOIs for coexistence</w:t>
      </w:r>
      <w:r w:rsidR="00DF5BA1">
        <w:t xml:space="preserve"> in communities,</w:t>
      </w:r>
      <w:r w:rsidR="00FE0701">
        <w:t xml:space="preserve"> </w:t>
      </w:r>
      <w:r w:rsidR="005561EF">
        <w:t xml:space="preserve">the field still lacks </w:t>
      </w:r>
      <w:r w:rsidR="00E75F7D">
        <w:t xml:space="preserve">a </w:t>
      </w:r>
      <w:r w:rsidR="00DF5BA1">
        <w:t xml:space="preserve">common </w:t>
      </w:r>
      <w:r w:rsidR="0075287A">
        <w:t xml:space="preserve">quantitative </w:t>
      </w:r>
      <w:r w:rsidR="00E75F7D">
        <w:t xml:space="preserve">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discussions defined an HOI only within the context of a standard Lotka-Volterra competition model</w:t>
      </w:r>
      <w:r w:rsidR="007A3AB9">
        <w:t xml:space="preserve"> where </w:t>
      </w:r>
      <w:r w:rsidR="00EB69C7">
        <w:t xml:space="preserve">per capita growth rate declines linearly with competition, and the effects of multiple competitors are simply summed to the get the aggregate </w:t>
      </w:r>
      <w:r w:rsidR="00AE1DE1">
        <w:t xml:space="preserve">competitive </w:t>
      </w:r>
      <w:r w:rsidR="00EB69C7">
        <w:t xml:space="preserve">effect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 xml:space="preserve">was itself </w:t>
      </w:r>
      <w:r w:rsidR="003566DC">
        <w:t xml:space="preserve">viewed as </w:t>
      </w:r>
      <w:r w:rsidR="004F1562">
        <w:t>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3566DC">
        <w:t xml:space="preserve"> because</w:t>
      </w:r>
      <w:r w:rsidR="00620DAA">
        <w:t xml:space="preserve"> </w:t>
      </w:r>
      <w:r w:rsidR="00AE1DE1">
        <w:t>such non-additivity automatically arises</w:t>
      </w:r>
      <w:r w:rsidR="00620DAA">
        <w:t xml:space="preserve"> in any model with non-linear density dependence</w:t>
      </w:r>
      <w:r w:rsidR="00DA1F0D">
        <w:t xml:space="preserve">.  </w:t>
      </w:r>
      <w:r w:rsidR="00CF41F8">
        <w:t xml:space="preserve">The lack of </w:t>
      </w:r>
      <w:r w:rsidR="00837079">
        <w:t>an agreed upon</w:t>
      </w:r>
      <w:r w:rsidR="00CF41F8">
        <w:t xml:space="preserve"> definitio</w:t>
      </w:r>
      <w:r w:rsidR="00837079">
        <w:t xml:space="preserve">n for </w:t>
      </w:r>
      <w:r w:rsidR="00983C26">
        <w:t>HOIs</w:t>
      </w:r>
      <w:r w:rsidR="00837079">
        <w:t xml:space="preserve"> is apparent in a</w:t>
      </w:r>
      <w:r w:rsidR="00DA1F0D">
        <w:t xml:space="preserve">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837079">
        <w:t>, which</w:t>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specific interaction</w:t>
      </w:r>
      <w:r w:rsidR="004D0C4B">
        <w:t>s</w:t>
      </w:r>
      <w:r w:rsidR="00DA1F0D">
        <w:t xml:space="preserve"> </w:t>
      </w:r>
      <w:r w:rsidR="00837079">
        <w:t>as</w:t>
      </w:r>
      <w:r w:rsidR="00DA1F0D">
        <w:t xml:space="preserve"> HOI</w:t>
      </w:r>
      <w:r w:rsidR="00983C26">
        <w:t>s</w:t>
      </w:r>
      <w:r w:rsidR="00DA1F0D">
        <w:t xml:space="preserve">, </w:t>
      </w:r>
      <w:r w:rsidR="00983C26">
        <w:t xml:space="preserve">a usage deviating </w:t>
      </w:r>
      <w:r w:rsidR="00852C69">
        <w:t xml:space="preserve">from the </w:t>
      </w:r>
      <w:r w:rsidR="004B7E48">
        <w:t xml:space="preserve">original </w:t>
      </w:r>
      <w:r w:rsidR="004F1562">
        <w:t>emphasis on</w:t>
      </w:r>
      <w:r w:rsidR="00620DAA">
        <w:t xml:space="preserve"> </w:t>
      </w:r>
      <w:r w:rsidR="005C1314">
        <w:t>interaction modification arising with</w:t>
      </w:r>
      <w:r w:rsidR="00620DAA">
        <w:t xml:space="preserve"> two or more species</w:t>
      </w:r>
      <w:r w:rsidR="004D0C4B">
        <w:t xml:space="preserve"> </w:t>
      </w:r>
      <w:r w:rsidR="00B47D5A">
        <w:t>(</w:t>
      </w:r>
      <w:r w:rsidR="004D0C4B">
        <w:t xml:space="preserve">see also </w:t>
      </w:r>
      <w:proofErr w:type="spellStart"/>
      <w:r w:rsidR="00B47D5A">
        <w:t>Letten</w:t>
      </w:r>
      <w:proofErr w:type="spellEnd"/>
      <w:r w:rsidR="00B47D5A">
        <w:t xml:space="preserve"> and Stouffer </w:t>
      </w:r>
      <w:r w:rsidR="004047B8">
        <w:fldChar w:fldCharType="begin"/>
      </w:r>
      <w:r w:rsidR="00B47D5A">
        <w:instrText xml:space="preserve"> ADDIN ZOTERO_ITEM CSL_CITATION {"citationID":"XPwunWV5","properties":{"formattedCitation":"(2019)","plainCitation":"(2019)","noteIndex":0},"citationItems":[{"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uppress-author":true}],"schema":"https://github.com/citation-style-language/schema/raw/master/csl-citation.json"} </w:instrText>
      </w:r>
      <w:r w:rsidR="004047B8">
        <w:fldChar w:fldCharType="separate"/>
      </w:r>
      <w:r w:rsidR="00B47D5A">
        <w:rPr>
          <w:noProof/>
        </w:rPr>
        <w:t>2019)</w:t>
      </w:r>
      <w:r w:rsidR="004047B8">
        <w:fldChar w:fldCharType="end"/>
      </w:r>
      <w:r w:rsidR="00DA1F0D">
        <w:t xml:space="preserve">. </w:t>
      </w:r>
      <w:r w:rsidR="00593B78">
        <w:t xml:space="preserve"> </w:t>
      </w:r>
      <w:r w:rsidR="00852C69">
        <w:t>The renewed interest in HOIs</w:t>
      </w:r>
      <w:r w:rsidR="00033A04">
        <w:t xml:space="preserve"> and their potential</w:t>
      </w:r>
      <w:r w:rsidR="003566DC">
        <w:t xml:space="preserve"> to</w:t>
      </w:r>
      <w:r w:rsidR="00033A04">
        <w:t xml:space="preserve"> profound</w:t>
      </w:r>
      <w:r w:rsidR="003566DC">
        <w:t>ly</w:t>
      </w:r>
      <w:r w:rsidR="00033A04">
        <w:t xml:space="preserve"> </w:t>
      </w:r>
      <w:r w:rsidR="003566DC">
        <w:t xml:space="preserve">shape </w:t>
      </w:r>
      <w:r w:rsidR="00092171">
        <w:t xml:space="preserve">the </w:t>
      </w:r>
      <w:r w:rsidR="003566DC">
        <w:t>diversity</w:t>
      </w:r>
      <w:r w:rsidR="00092171">
        <w:t xml:space="preserve"> and dynamics of </w:t>
      </w:r>
      <w:r w:rsidR="00033A04">
        <w:t xml:space="preserve">multispecies communities </w:t>
      </w:r>
      <w:r w:rsidR="00852C69">
        <w:t xml:space="preserve">demand a </w:t>
      </w:r>
      <w:r w:rsidR="00033A04">
        <w:t xml:space="preserve">clear </w:t>
      </w:r>
      <w:r w:rsidR="00E601A2">
        <w:t xml:space="preserve">quantitative </w:t>
      </w:r>
      <w:r w:rsidR="003431F6">
        <w:t>definition</w:t>
      </w:r>
      <w:r w:rsidR="00092171">
        <w:t>, as</w:t>
      </w:r>
      <w:r w:rsidR="003431F6">
        <w:t xml:space="preserve"> </w:t>
      </w:r>
      <w:r w:rsidR="00092171">
        <w:t>well as careful consideration of</w:t>
      </w:r>
      <w:r w:rsidR="003431F6">
        <w:t xml:space="preserve"> how HOIs </w:t>
      </w:r>
      <w:r w:rsidR="00092171">
        <w:t xml:space="preserve">can </w:t>
      </w:r>
      <w:r w:rsidR="003431F6">
        <w:t xml:space="preserve">be detected </w:t>
      </w:r>
      <w:r w:rsidR="00092171">
        <w:t>with the</w:t>
      </w:r>
      <w:r w:rsidR="003431F6">
        <w:t xml:space="preserve"> kind of empirical data ecologists </w:t>
      </w:r>
      <w:r w:rsidR="00092171">
        <w:t xml:space="preserve">typically </w:t>
      </w:r>
      <w:r w:rsidR="003431F6">
        <w:t>collect.</w:t>
      </w:r>
    </w:p>
    <w:p w14:paraId="54009F6F" w14:textId="53BF0448" w:rsidR="00661E05" w:rsidRDefault="00661E05" w:rsidP="00973FCF">
      <w:pPr>
        <w:spacing w:after="202"/>
        <w:contextualSpacing/>
      </w:pPr>
      <w:r>
        <w:t>In addition</w:t>
      </w:r>
      <w:r w:rsidR="00092171">
        <w:t xml:space="preserve"> to the challenges of defining and detecting HOIs described above</w:t>
      </w:r>
      <w:r>
        <w:t xml:space="preserve">, the mechanisms </w:t>
      </w:r>
      <w:r w:rsidR="00092171">
        <w:t>that</w:t>
      </w:r>
      <w:r>
        <w:t xml:space="preserve"> generate higher order interactions between </w:t>
      </w:r>
      <w:r w:rsidR="00033A04">
        <w:t xml:space="preserve">competing species </w:t>
      </w:r>
      <w:r>
        <w:t xml:space="preserve">are unclear.  Ecologists know that higher order interactions emerge organically in </w:t>
      </w:r>
      <w:r w:rsidR="00E22254">
        <w:t xml:space="preserve">many </w:t>
      </w:r>
      <w:r>
        <w:lastRenderedPageBreak/>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w:t>
      </w:r>
      <w:r w:rsidR="00092171">
        <w:t>HOIs</w:t>
      </w:r>
      <w:r>
        <w:t xml:space="preserve"> </w:t>
      </w:r>
      <w:r w:rsidR="00092171">
        <w:t xml:space="preserve">may be </w:t>
      </w:r>
      <w:r>
        <w:t>an artif</w:t>
      </w:r>
      <w:r w:rsidR="00092171">
        <w:t xml:space="preserve">act </w:t>
      </w:r>
      <w:r>
        <w:t>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mechanistic models 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r w:rsidR="00092171">
        <w:t xml:space="preserve">n important </w:t>
      </w:r>
      <w:r w:rsidR="00E22254">
        <w:t xml:space="preserve">gap in our </w:t>
      </w:r>
      <w:r w:rsidR="00092171">
        <w:t>empirical understanding</w:t>
      </w:r>
      <w:r w:rsidR="00E22254">
        <w:t xml:space="preserve"> of competition—the logistical challenge of studying multispecies competition notwithstanding</w:t>
      </w:r>
      <w:r>
        <w:t xml:space="preserve">.  An </w:t>
      </w:r>
      <w:r w:rsidR="005F6E49">
        <w:t xml:space="preserve">understanding </w:t>
      </w:r>
      <w:r>
        <w:t xml:space="preserve">of the mechanistic basis of HOIs would help ecologists predict when and where HOIs are most likely to emerge—and may help explain why phenomenological models without HOIs have been successfully applied in many communities.  </w:t>
      </w:r>
    </w:p>
    <w:p w14:paraId="59CB5162" w14:textId="46324FCA" w:rsidR="000D418D" w:rsidRDefault="005F6E49" w:rsidP="00734B7F">
      <w:pPr>
        <w:spacing w:after="202"/>
        <w:contextualSpacing/>
      </w:pPr>
      <w:r>
        <w:t>HOIs have the potential to profoundly alter our understanding of the dynamics of multi-species communities, however progress in this area is limited by inconsistent definitions, difficulties in detecting HOIs in empirical data and few investigations of the processes that give rise to HOIs</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 xml:space="preserve">We then fit phenomenological models to the simulated data in order to </w:t>
      </w:r>
      <w:r w:rsidR="00386DC9">
        <w:lastRenderedPageBreak/>
        <w:t>assess the presence of HOIs.  Our virtual experiment demonstrates that HOIs may indeed be common</w:t>
      </w:r>
      <w:r w:rsidR="009D7935">
        <w:t xml:space="preserve"> </w:t>
      </w:r>
      <w:r w:rsidR="00386DC9">
        <w:t xml:space="preserve">even in relatively simple mechanistic </w:t>
      </w:r>
      <w:r w:rsidR="00634FB1">
        <w:t xml:space="preserve">models of </w:t>
      </w:r>
      <w:r w:rsidR="00386DC9">
        <w:t>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worked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3" w:name="defining-higher-order-interactions"/>
      <w:bookmarkEnd w:id="3"/>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122158F5" w:rsidR="0045307B" w:rsidRDefault="00101A73" w:rsidP="00373187">
      <w:pPr>
        <w:spacing w:after="202"/>
        <w:contextualSpacing/>
      </w:pPr>
      <w:r>
        <w:t>T</w:t>
      </w:r>
      <w:r w:rsidR="00141AE0">
        <w:t>he grea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7A5644">
        <w:t xml:space="preserve">Kraft et al. </w:t>
      </w:r>
      <w:commentRangeStart w:id="4"/>
      <w:r w:rsidR="00D709AF">
        <w:fldChar w:fldCharType="begin"/>
      </w:r>
      <w:r w:rsidR="007A5644">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D709AF">
        <w:fldChar w:fldCharType="separate"/>
      </w:r>
      <w:r w:rsidR="007A5644">
        <w:rPr>
          <w:noProof/>
        </w:rPr>
        <w:t>2015)</w:t>
      </w:r>
      <w:r w:rsidR="00D709AF">
        <w:fldChar w:fldCharType="end"/>
      </w:r>
      <w:commentRangeEnd w:id="4"/>
      <w:r w:rsidR="002C2C9C">
        <w:rPr>
          <w:rStyle w:val="CommentReference"/>
        </w:rPr>
        <w:commentReference w:id="4"/>
      </w:r>
      <w:r w:rsidR="00E57D3F">
        <w:t xml:space="preserve">. </w:t>
      </w:r>
      <w:r w:rsidR="007A5644">
        <w:t xml:space="preserve">Nevertheless, phenomenological </w:t>
      </w:r>
      <w:r w:rsidR="00E57D3F">
        <w:t>models</w:t>
      </w:r>
      <w:r w:rsidR="007A5644">
        <w:t xml:space="preserve"> do</w:t>
      </w:r>
      <w:r w:rsidR="00E57D3F">
        <w:t xml:space="preserve"> require choosing a </w:t>
      </w:r>
      <w:r w:rsidR="00E57D3F">
        <w:lastRenderedPageBreak/>
        <w:t xml:space="preserve">functional form </w:t>
      </w:r>
      <w:r w:rsidR="007A5644">
        <w:t xml:space="preserve">that can accurately describe </w:t>
      </w:r>
      <w:r w:rsidR="00E57D3F">
        <w:t xml:space="preserve">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7A5644">
        <w:t>T</w:t>
      </w:r>
      <w:r w:rsidR="00014913">
        <w:t xml:space="preserve">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556A898B" w:rsidR="00286FFE" w:rsidRDefault="007A5644" w:rsidP="00F80F5F">
      <w:pPr>
        <w:spacing w:after="202"/>
        <w:contextualSpacing/>
      </w:pPr>
      <w:r>
        <w:t>A</w:t>
      </w:r>
      <w:r w:rsidR="00F80F5F">
        <w:t xml:space="preserve"> useful definition for HOIs, </w:t>
      </w:r>
      <w:r>
        <w:t xml:space="preserve">should start from a recognition of </w:t>
      </w:r>
      <w:r w:rsidR="00A3410F">
        <w:t xml:space="preserve">the important implication </w:t>
      </w:r>
      <w:r w:rsidR="00F80F5F">
        <w:t>HOIs</w:t>
      </w:r>
      <w:r w:rsidR="00014913">
        <w:t xml:space="preserve"> have for community dynamics</w:t>
      </w:r>
      <w:r w:rsidR="00F80F5F">
        <w:t xml:space="preserve">:  </w:t>
      </w:r>
      <w:r w:rsidR="00A3410F">
        <w:t xml:space="preserve">the presence of </w:t>
      </w:r>
      <w:r w:rsidR="00F80F5F">
        <w:t>HOIs mean</w:t>
      </w:r>
      <w:r w:rsidR="0086361A">
        <w:t>s</w:t>
      </w:r>
      <w:r w:rsidR="00F80F5F">
        <w:t xml:space="preserve"> that </w:t>
      </w:r>
      <w:r w:rsidR="00A3410F">
        <w:t xml:space="preserve">even </w:t>
      </w:r>
      <w:r w:rsidR="00101A73">
        <w:t xml:space="preserve">if an ecologist had </w:t>
      </w:r>
      <w:r w:rsidR="00F80F5F">
        <w:t xml:space="preserve">perfect knowledge of how each </w:t>
      </w:r>
      <w:r w:rsidR="00357DD5">
        <w:t>pair of species compete against one another</w:t>
      </w:r>
      <w:r w:rsidR="00A3410F">
        <w:t xml:space="preserve">, </w:t>
      </w:r>
      <w:r w:rsidR="00101A73">
        <w:t>the ecologist would be un</w:t>
      </w:r>
      <w:r w:rsidR="00A3410F">
        <w:t>able to predict the dynamics of a community with more than two species</w:t>
      </w:r>
      <w:r w:rsidR="00F80F5F">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Lotka-Volterra model, that interactions between species </w:t>
      </w:r>
      <w:r w:rsidR="00101A73">
        <w:t>are</w:t>
      </w:r>
      <w:r w:rsidR="00373175">
        <w:t xml:space="preserve"> independent of the broader competitive environment</w:t>
      </w:r>
      <w:r w:rsidR="00FC6F31">
        <w:t>, then this means there are no HOIs; if on the</w:t>
      </w:r>
      <w:r w:rsidR="00451F78">
        <w:t xml:space="preserve"> other</w:t>
      </w:r>
      <w:r w:rsidR="00FC6F31">
        <w:t xml:space="preserve"> hand, interactions between species depend on the density of other species then this leads to HOIs </w:t>
      </w:r>
      <w:r w:rsidR="00286FFE">
        <w:t>(see</w:t>
      </w:r>
      <w:r>
        <w:t xml:space="preserve"> </w:t>
      </w:r>
      <w:r w:rsidRPr="006B2FC8">
        <w:t>Billick and Case</w:t>
      </w:r>
      <w:r w:rsidR="00286FFE">
        <w:t xml:space="preserve"> </w:t>
      </w:r>
      <w:r w:rsidR="00FC6F31">
        <w:fldChar w:fldCharType="begin"/>
      </w:r>
      <w: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FC6F31">
        <w:fldChar w:fldCharType="separate"/>
      </w:r>
      <w:r>
        <w:rPr>
          <w:noProof/>
        </w:rPr>
        <w:t>1994</w:t>
      </w:r>
      <w:r w:rsidR="00FC6F31">
        <w:fldChar w:fldCharType="end"/>
      </w:r>
      <w:r>
        <w:t xml:space="preserve"> for a derivation</w:t>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2626C12" w14:textId="732B743B" w:rsidR="00600A7D" w:rsidRDefault="0086361A" w:rsidP="00C57A43">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commentRangeStart w:id="5"/>
      <w:r w:rsidR="00101A73">
        <w:t xml:space="preserve"> (sensu</w:t>
      </w:r>
      <w:r w:rsidR="00D86989">
        <w:t xml:space="preserve"> Levine et al.</w:t>
      </w:r>
      <w:r w:rsidR="00283064">
        <w:t xml:space="preserve"> </w:t>
      </w:r>
      <w:r w:rsidR="00283064">
        <w:fldChar w:fldCharType="begin"/>
      </w:r>
      <w:r w:rsidR="00D86989">
        <w:instrText xml:space="preserve"> ADDIN ZOTERO_ITEM CSL_CITATION {"citationID":"SALOzdS6","properties":{"formattedCitation":"(2017)","plainCitation":"(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uppress-author":true}],"schema":"https://github.com/citation-style-language/schema/raw/master/csl-citation.json"} Levine </w:instrText>
      </w:r>
      <w:r w:rsidR="00283064">
        <w:fldChar w:fldCharType="separate"/>
      </w:r>
      <w:r w:rsidR="00D86989">
        <w:rPr>
          <w:noProof/>
        </w:rPr>
        <w:t>2017)</w:t>
      </w:r>
      <w:r w:rsidR="00283064">
        <w:fldChar w:fldCharType="end"/>
      </w:r>
      <w:r w:rsidR="00283064">
        <w:t>.</w:t>
      </w:r>
      <w:r w:rsidR="00373175">
        <w:t xml:space="preserve"> </w:t>
      </w:r>
      <w:commentRangeEnd w:id="5"/>
      <w:r w:rsidR="002C2C9C">
        <w:rPr>
          <w:rStyle w:val="CommentReference"/>
        </w:rPr>
        <w:commentReference w:id="5"/>
      </w:r>
      <w:r w:rsidR="00373175">
        <w:t>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r w:rsidR="00FC5EC2">
        <w:t xml:space="preserve"> Meanwhile</w:t>
      </w:r>
      <w:r w:rsidR="00044E45">
        <w:t xml:space="preserve">, Mayfield and Stouffer </w:t>
      </w:r>
      <w:r w:rsidR="00044E45">
        <w:fldChar w:fldCharType="begin"/>
      </w:r>
      <w:r w:rsidR="00044E45">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044E45">
        <w:fldChar w:fldCharType="separate"/>
      </w:r>
      <w:r w:rsidR="00044E45">
        <w:rPr>
          <w:noProof/>
        </w:rPr>
        <w:t>(2017)</w:t>
      </w:r>
      <w:r w:rsidR="00044E45">
        <w:fldChar w:fldCharType="end"/>
      </w:r>
      <w:r w:rsidR="00044E45">
        <w:t xml:space="preserve"> define as HOIs any polynomial </w:t>
      </w:r>
      <w:r w:rsidR="00B01A38">
        <w:t xml:space="preserve">forms </w:t>
      </w:r>
      <w:r w:rsidR="00044E45">
        <w:t xml:space="preserve">of </w:t>
      </w:r>
      <w:r w:rsidR="00C433F7">
        <w:t xml:space="preserve">intra and interspecific competitor </w:t>
      </w:r>
      <w:r w:rsidR="00044E45">
        <w:t xml:space="preserve">density in their </w:t>
      </w:r>
      <w:r w:rsidR="00044E45">
        <w:lastRenderedPageBreak/>
        <w:t xml:space="preserve">demographic model that improve the statistical fit </w:t>
      </w:r>
      <w:r w:rsidR="00FC281D">
        <w:t>of annual plant fecundity to competitor density</w:t>
      </w:r>
      <w:r w:rsidR="00044E45">
        <w:t xml:space="preserve">.  </w:t>
      </w:r>
      <w:r w:rsidR="00D86989">
        <w:t>T</w:t>
      </w:r>
      <w:r w:rsidR="0056606B">
        <w:t>h</w:t>
      </w:r>
      <w:r w:rsidR="00D86989">
        <w:t>is</w:t>
      </w:r>
      <w:r w:rsidR="00283064">
        <w:t xml:space="preserve">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 xml:space="preserve">and maps clearly onto what a mathematician thinks of as a “higher order” term,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t>including</w:t>
      </w:r>
      <w:r w:rsidR="00DE2068">
        <w:t xml:space="preserve"> quadratic density terms </w:t>
      </w:r>
      <w:r>
        <w:t>within the definition of</w:t>
      </w:r>
      <w:r w:rsidR="00DE2068">
        <w:t xml:space="preserve"> HOIs </w:t>
      </w:r>
      <w:r w:rsidR="005667C2">
        <w:t>is</w:t>
      </w:r>
      <w:r w:rsidR="00044E45">
        <w:t xml:space="preserve"> </w:t>
      </w:r>
      <w:r w:rsidR="00DE2068">
        <w:t xml:space="preserve">inconsistent with HOIs </w:t>
      </w:r>
      <w:r w:rsidR="00E908D7">
        <w:t>result</w:t>
      </w:r>
      <w:r w:rsidR="005667C2">
        <w:t>ing</w:t>
      </w:r>
      <w:r w:rsidR="00E908D7">
        <w:t xml:space="preserve"> from</w:t>
      </w:r>
      <w:r w:rsidR="00DE2068">
        <w:t xml:space="preserve"> interaction modification</w:t>
      </w:r>
      <w:r w:rsidR="00D86989">
        <w:t xml:space="preserve"> between species.  More specifically they imply that a species modifies its own competitive effect.</w:t>
      </w:r>
      <w:r w:rsidR="00C875B7">
        <w:t xml:space="preserve"> </w:t>
      </w:r>
    </w:p>
    <w:p w14:paraId="7A1A44C6" w14:textId="245E3F47" w:rsidR="001A6A75" w:rsidRPr="006B2FC8" w:rsidRDefault="00283064" w:rsidP="00516EBB">
      <w:pPr>
        <w:spacing w:after="202"/>
        <w:contextualSpacing/>
      </w:pPr>
      <w:r w:rsidRPr="006B2FC8">
        <w:t xml:space="preserve">A similar </w:t>
      </w:r>
      <w:r w:rsidR="0055486E" w:rsidRPr="006B2FC8">
        <w:t xml:space="preserve">set of issues </w:t>
      </w:r>
      <w:r w:rsidRPr="006B2FC8">
        <w:t xml:space="preserve">was pointed out early on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w:t>
      </w:r>
      <w:proofErr w:type="spellStart"/>
      <w:r w:rsidR="0055486E" w:rsidRPr="006B2FC8">
        <w:t>Beverton</w:t>
      </w:r>
      <w:proofErr w:type="spellEnd"/>
      <w:r w:rsidR="0055486E" w:rsidRPr="006B2FC8">
        <w:t>-Holt, Hassel</w:t>
      </w:r>
      <w:r w:rsidR="00595CA6" w:rsidRPr="006B2FC8">
        <w:t>l</w:t>
      </w:r>
      <w:r w:rsidR="0055486E" w:rsidRPr="006B2FC8">
        <w:t xml:space="preserve"> and Ricker models,</w:t>
      </w:r>
      <w:r w:rsidR="001D0EAD" w:rsidRPr="006B2FC8">
        <w:t xml:space="preserve"> per capita growth rate is </w:t>
      </w:r>
      <w:r w:rsidR="00D86989">
        <w:t>a</w:t>
      </w:r>
      <w:r w:rsidR="001D0EAD" w:rsidRPr="006B2FC8">
        <w:t xml:space="preserve">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E36D5" w:rsidRPr="006B2FC8">
        <w:t>ies</w:t>
      </w:r>
      <w:r w:rsidR="00CA248C" w:rsidRPr="006B2FC8">
        <w:t xml:space="preserve"> the 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3BE6E6D8" w:rsidR="009C4CDF" w:rsidRPr="006B2FC8" w:rsidRDefault="00726A15" w:rsidP="0055486E">
      <w:pPr>
        <w:spacing w:after="202"/>
        <w:contextualSpacing/>
      </w:pPr>
      <w:r>
        <w:t>To summarize, h</w:t>
      </w:r>
      <w:r w:rsidR="00D86989">
        <w:t>igher order interactions have profound implications for multispecies communities</w:t>
      </w:r>
      <w:r w:rsidR="00937549">
        <w:t xml:space="preserve">, </w:t>
      </w:r>
      <w:r w:rsidR="005F6E49">
        <w:t>foremost among these is that they</w:t>
      </w:r>
      <w:r w:rsidR="00D86989">
        <w:t xml:space="preserve"> </w:t>
      </w:r>
      <w:r w:rsidR="005F6E49">
        <w:t>can make it impossible to predict the dynamics</w:t>
      </w:r>
      <w:r w:rsidR="00C03FEF" w:rsidRPr="006B2FC8">
        <w:t xml:space="preserve"> </w:t>
      </w:r>
      <w:r w:rsidR="005F6E49">
        <w:t>of</w:t>
      </w:r>
      <w:r w:rsidR="00C03FEF" w:rsidRPr="006B2FC8">
        <w:t xml:space="preserve"> multispecies communities</w:t>
      </w:r>
      <w:r w:rsidR="00D86989">
        <w:t xml:space="preserve"> </w:t>
      </w:r>
      <w:r w:rsidR="005F6E49">
        <w:t>from</w:t>
      </w:r>
      <w:r w:rsidR="00D86989">
        <w:t xml:space="preserve"> </w:t>
      </w:r>
      <w:r w:rsidR="002E165A">
        <w:t xml:space="preserve">models of </w:t>
      </w:r>
      <w:r w:rsidR="00D86989">
        <w:t xml:space="preserve">single species </w:t>
      </w:r>
      <w:r w:rsidR="00D86989">
        <w:lastRenderedPageBreak/>
        <w:t>competition</w:t>
      </w:r>
      <w:r w:rsidR="00C03FEF" w:rsidRPr="006B2FC8">
        <w:t xml:space="preserve">. </w:t>
      </w:r>
      <w:r w:rsidR="00D512C8" w:rsidRPr="006B2FC8">
        <w:t xml:space="preserve"> </w:t>
      </w:r>
      <w:r w:rsidR="002E165A">
        <w:t xml:space="preserve">And equivalently, this implies </w:t>
      </w:r>
      <w:r w:rsidR="00D512C8" w:rsidRPr="006B2FC8">
        <w:t xml:space="preserve">that </w:t>
      </w:r>
      <w:r w:rsidR="002E165A">
        <w:t xml:space="preserve">the </w:t>
      </w:r>
      <w:r w:rsidR="00D512C8" w:rsidRPr="006B2FC8">
        <w:t xml:space="preserve">dynamics </w:t>
      </w:r>
      <w:r w:rsidR="002E165A">
        <w:t>of</w:t>
      </w:r>
      <w:r w:rsidR="00D512C8" w:rsidRPr="006B2FC8">
        <w:t xml:space="preserve"> </w:t>
      </w:r>
      <w:r w:rsidR="002E165A">
        <w:t xml:space="preserve">the </w:t>
      </w:r>
      <w:r w:rsidR="00D512C8" w:rsidRPr="006B2FC8">
        <w:t>multispecies communities</w:t>
      </w:r>
      <w:r w:rsidR="002E165A">
        <w:t xml:space="preserve"> we see around us</w:t>
      </w:r>
      <w:r w:rsidR="00D512C8" w:rsidRPr="006B2FC8">
        <w:t xml:space="preserve"> cannot be neatly decomposed into </w:t>
      </w:r>
      <w:r w:rsidR="00F60713" w:rsidRPr="006B2FC8">
        <w:t xml:space="preserve">separate </w:t>
      </w:r>
      <w:r w:rsidR="0022450C" w:rsidRPr="006B2FC8">
        <w:t>competitive effects of each species on each other species.  E</w:t>
      </w:r>
      <w:r w:rsidR="00C03FEF" w:rsidRPr="006B2FC8">
        <w:t xml:space="preserve">mergent properties </w:t>
      </w:r>
      <w:r w:rsidR="0022450C" w:rsidRPr="006B2FC8">
        <w:t xml:space="preserve">at the community level, or non-independence of competitive effects </w:t>
      </w:r>
      <w:r w:rsidR="00C03FEF" w:rsidRPr="006B2FC8">
        <w:t>aris</w:t>
      </w:r>
      <w:r w:rsidR="00A650E9" w:rsidRPr="006B2FC8">
        <w:t>e due to</w:t>
      </w:r>
      <w:r w:rsidR="00C03FEF" w:rsidRPr="006B2FC8">
        <w:t xml:space="preserve"> interaction modification</w:t>
      </w:r>
      <w:r w:rsidR="00C725BD" w:rsidRPr="006B2FC8">
        <w:t xml:space="preserve"> between competitors</w:t>
      </w:r>
      <w:r w:rsidR="00C03FEF" w:rsidRPr="006B2FC8">
        <w:t xml:space="preserve">.  </w:t>
      </w:r>
      <w:r w:rsidR="004F3621" w:rsidRPr="006B2FC8">
        <w:t xml:space="preserve">Following from this </w:t>
      </w:r>
      <w:r w:rsidR="009C1F30">
        <w:t>context</w:t>
      </w:r>
      <w:r w:rsidR="00104485">
        <w:t xml:space="preserve">, </w:t>
      </w:r>
      <w:r w:rsidR="004F3621" w:rsidRPr="006B2FC8">
        <w:t>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8B7445"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4F7C343B"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024DEB">
              <w:rPr>
                <w:noProof/>
              </w:rPr>
              <w:t>1</w:t>
            </w:r>
            <w:r w:rsidR="00AC7C1E" w:rsidRPr="006B2FC8">
              <w:rPr>
                <w:noProof/>
              </w:rPr>
              <w:fldChar w:fldCharType="end"/>
            </w:r>
            <w:r w:rsidRPr="006B2FC8">
              <w:t>)</w:t>
            </w:r>
          </w:p>
        </w:tc>
      </w:tr>
    </w:tbl>
    <w:p w14:paraId="5565AAC2" w14:textId="2A7CB04A"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923C48">
        <w:t xml:space="preserve"> represents that species’ </w:t>
      </w:r>
      <w:commentRangeStart w:id="6"/>
      <w:commentRangeStart w:id="7"/>
      <w:r w:rsidR="00177105">
        <w:t>intrinsic</w:t>
      </w:r>
      <w:r w:rsidR="00177105" w:rsidRPr="006B2FC8">
        <w:t xml:space="preserve"> </w:t>
      </w:r>
      <w:r w:rsidR="00CE2561" w:rsidRPr="006B2FC8">
        <w:t>per capita</w:t>
      </w:r>
      <w:r w:rsidR="00C0352C" w:rsidRPr="006B2FC8">
        <w:t xml:space="preserve"> population growth rate</w:t>
      </w:r>
      <w:commentRangeEnd w:id="6"/>
      <w:r w:rsidR="000F4757">
        <w:rPr>
          <w:rStyle w:val="CommentReference"/>
        </w:rPr>
        <w:commentReference w:id="6"/>
      </w:r>
      <w:commentRangeEnd w:id="7"/>
      <w:r w:rsidR="00177105">
        <w:rPr>
          <w:rStyle w:val="CommentReference"/>
        </w:rPr>
        <w:commentReference w:id="7"/>
      </w:r>
      <w:r w:rsidR="00CE2561" w:rsidRPr="006B2FC8">
        <w:t xml:space="preserve">,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w:t>
      </w:r>
      <w:r w:rsidR="004C15D1">
        <w:t xml:space="preserve"> is</w:t>
      </w:r>
      <w:r w:rsidR="00AA4CCD" w:rsidRPr="006B2FC8">
        <w:t xml:space="preserve">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41A81">
        <w:t>,</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r w:rsidR="00A63AE4">
        <w:t xml:space="preserve">Just because per capita growth rate </w:t>
      </w:r>
      <w:r w:rsidR="001D3AB9">
        <w:t>declines</w:t>
      </w:r>
      <w:r w:rsidR="00A63AE4">
        <w:t xml:space="preserve"> </w:t>
      </w:r>
      <w:r w:rsidR="0031067C">
        <w:t>nonlinearly</w:t>
      </w:r>
      <w:r w:rsidR="00A63AE4">
        <w:t xml:space="preserve"> </w:t>
      </w:r>
      <w:r w:rsidR="001D3AB9">
        <w:t>with an increasing</w:t>
      </w:r>
      <w:r w:rsidR="00DB3FFC">
        <w:t xml:space="preserve"> the number of </w:t>
      </w:r>
      <w:r w:rsidR="00A63AE4">
        <w:t>competitor individual</w:t>
      </w:r>
      <w:r w:rsidR="00DB3FFC">
        <w:t>s</w:t>
      </w:r>
      <w:r w:rsidR="00497EBD">
        <w:t xml:space="preserve"> </w:t>
      </w:r>
      <w:r w:rsidR="0096574B">
        <w:t>does not mean that</w:t>
      </w:r>
      <w:r w:rsidR="00621C62">
        <w:t xml:space="preserve"> ten individuals of </w:t>
      </w:r>
      <w:r w:rsidR="00F5470C">
        <w:t xml:space="preserve">one </w:t>
      </w:r>
      <w:r w:rsidR="00497EBD">
        <w:lastRenderedPageBreak/>
        <w:t>competitor species, for example,</w:t>
      </w:r>
      <w:r w:rsidR="00F5470C">
        <w:t xml:space="preserve"> modify the </w:t>
      </w:r>
      <w:r w:rsidR="00EF2C78">
        <w:t xml:space="preserve">per capita </w:t>
      </w:r>
      <w:r w:rsidR="00F5470C">
        <w:t>effect</w:t>
      </w:r>
      <w:r w:rsidR="00EF2C78">
        <w:t>s</w:t>
      </w:r>
      <w:r w:rsidR="00F5470C">
        <w:t xml:space="preserve"> of </w:t>
      </w:r>
      <w:r w:rsidR="00497EBD">
        <w:t xml:space="preserve">ten individuals of </w:t>
      </w:r>
      <w:r w:rsidR="00F5470C">
        <w:t xml:space="preserve">another competitor species.  </w:t>
      </w:r>
    </w:p>
    <w:p w14:paraId="40CA0111" w14:textId="61A965FB" w:rsidR="004A7CD3" w:rsidRPr="006B2FC8" w:rsidRDefault="002E165A" w:rsidP="004F3621">
      <w:pPr>
        <w:spacing w:after="202"/>
        <w:contextualSpacing/>
      </w:pPr>
      <w:r>
        <w:t xml:space="preserve">Our definition of an HOI </w:t>
      </w:r>
      <w:r w:rsidR="00D76E3D">
        <w:t xml:space="preserve">therefore </w:t>
      </w:r>
      <w:r>
        <w:t xml:space="preserve">focuses </w:t>
      </w:r>
      <w:r w:rsidR="00C41A81">
        <w:t xml:space="preserve">specifically </w:t>
      </w:r>
      <w:r>
        <w:t xml:space="preserve">on how individual species contribute to total competition, </w:t>
      </w:r>
      <w:r w:rsidRPr="00107C6B">
        <w:rPr>
          <w:i/>
        </w:rPr>
        <w:t>C</w:t>
      </w:r>
      <w:r>
        <w:t xml:space="preserve">:  </w:t>
      </w:r>
      <w:r w:rsidRPr="00107C6B">
        <w:rPr>
          <w:i/>
        </w:rPr>
        <w:t xml:space="preserve">an </w:t>
      </w:r>
      <w:r w:rsidR="00C97E84" w:rsidRPr="00107C6B">
        <w:rPr>
          <w:i/>
        </w:rPr>
        <w:t>HOI</w:t>
      </w:r>
      <w:r w:rsidR="00A03283" w:rsidRPr="00107C6B">
        <w:rPr>
          <w:i/>
        </w:rPr>
        <w:t xml:space="preserve"> occur</w:t>
      </w:r>
      <w:r w:rsidR="00C97E84" w:rsidRPr="00107C6B">
        <w:rPr>
          <w:i/>
        </w:rPr>
        <w:t xml:space="preserve">s </w:t>
      </w:r>
      <w:r w:rsidR="00A03283" w:rsidRPr="00107C6B">
        <w:rPr>
          <w:i/>
        </w:rPr>
        <w:t>whenever</w:t>
      </w:r>
      <w:r w:rsidR="002D52ED" w:rsidRPr="00107C6B">
        <w:rPr>
          <w:i/>
        </w:rPr>
        <w:t xml:space="preserve"> </w:t>
      </w:r>
      <m:oMath>
        <m:r>
          <w:rPr>
            <w:rFonts w:ascii="Cambria Math" w:hAnsi="Cambria Math"/>
          </w:rPr>
          <m:t>C</m:t>
        </m:r>
      </m:oMath>
      <w:r w:rsidR="002D52ED" w:rsidRPr="00107C6B">
        <w:rPr>
          <w:i/>
        </w:rPr>
        <w:t xml:space="preserve"> can</w:t>
      </w:r>
      <w:r w:rsidR="00A03283" w:rsidRPr="00107C6B">
        <w:rPr>
          <w:i/>
        </w:rPr>
        <w:t>not</w:t>
      </w:r>
      <w:r w:rsidR="002D52ED" w:rsidRPr="00107C6B">
        <w:rPr>
          <w:i/>
        </w:rPr>
        <w:t xml:space="preserve"> be expressed as a sum of individual species effects</w:t>
      </w:r>
      <w:r w:rsidR="00C97E84" w:rsidRPr="00107C6B">
        <w:rPr>
          <w:i/>
        </w:rPr>
        <w:t>.</w:t>
      </w:r>
      <w:r w:rsidR="00C97E84" w:rsidRPr="006B2FC8">
        <w:t xml:space="preserve"> </w:t>
      </w:r>
      <w:r w:rsidR="00DC3BA9" w:rsidRPr="006B2FC8">
        <w:t>Mathematically this means that</w:t>
      </w:r>
      <w:r>
        <w:t xml:space="preserve"> for all </w:t>
      </w:r>
      <w:r w:rsidRPr="00107C6B">
        <w:rPr>
          <w:i/>
        </w:rPr>
        <w:t>S</w:t>
      </w:r>
      <w:r>
        <w:t xml:space="preserve"> species in the community,</w:t>
      </w:r>
      <w:r w:rsidR="00DC3BA9"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F021CE">
        <w:t xml:space="preserve">This definition formalizes that </w:t>
      </w:r>
      <w:r w:rsidR="00177105">
        <w:t>developed for interaction modification</w:t>
      </w:r>
      <w:r w:rsidR="00F021CE">
        <w:t xml:space="preserve"> by Adler and Morris (1994).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 xml:space="preserve">Ricker and </w:t>
      </w:r>
      <w:proofErr w:type="spellStart"/>
      <w:r w:rsidR="00D86346" w:rsidRPr="006B2FC8">
        <w:t>Beverton</w:t>
      </w:r>
      <w:proofErr w:type="spellEnd"/>
      <w:r w:rsidR="00D86346" w:rsidRPr="006B2FC8">
        <w:t>-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on per 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r w:rsidR="00B454D3" w:rsidRPr="006B2FC8">
        <w:t xml:space="preserve">s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r w:rsidR="00B454D3" w:rsidRPr="006B2FC8">
        <w:t xml:space="preserve">species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AC1798" w:rsidRPr="006B2FC8">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AC1798" w:rsidRPr="006B2FC8">
        <w:t xml:space="preserve"> depends only on </w:t>
      </w:r>
      <w:r w:rsidR="00AC1798" w:rsidRPr="006B2FC8">
        <w:rPr>
          <w:i/>
        </w:rPr>
        <w:t>n</w:t>
      </w:r>
      <w:r w:rsidR="00AC1798" w:rsidRPr="006B2FC8">
        <w:rPr>
          <w:i/>
          <w:vertAlign w:val="subscript"/>
        </w:rPr>
        <w:t>j</w:t>
      </w:r>
      <w:r w:rsidR="00AC1798" w:rsidRPr="006B2FC8">
        <w:t>)</w:t>
      </w:r>
      <w:r w:rsidR="00D059D6" w:rsidRPr="006B2FC8">
        <w:t xml:space="preserve">.  </w:t>
      </w:r>
      <w:r w:rsidR="00E017BB">
        <w:t>In this case, p</w:t>
      </w:r>
      <w:r w:rsidR="00222A68">
        <w:t xml:space="preserve">erfect knowledge of how each </w:t>
      </w:r>
      <w:r w:rsidR="00DD23C1">
        <w:t>competitor</w:t>
      </w:r>
      <w:r w:rsidR="00222A68">
        <w:t xml:space="preserve"> individually affects a focal species</w:t>
      </w:r>
      <w:r w:rsidR="00DD23C1">
        <w:t>’</w:t>
      </w:r>
      <w:r w:rsidR="00222A68">
        <w:t xml:space="preserve"> growth perfectly predicts the </w:t>
      </w:r>
      <w:r w:rsidR="007C267B">
        <w:t xml:space="preserve">simultaneous </w:t>
      </w:r>
      <w:r w:rsidR="00222A68">
        <w:t xml:space="preserve">effects of </w:t>
      </w:r>
      <w:r w:rsidR="007C267B">
        <w:t xml:space="preserve">multiple competitor species. </w:t>
      </w:r>
      <w:r w:rsidR="003A3A29" w:rsidRPr="006B2FC8">
        <w:t>O</w:t>
      </w:r>
      <w:r w:rsidR="00910E0D" w:rsidRPr="006B2FC8">
        <w:t xml:space="preserve">ur </w:t>
      </w:r>
      <w:r w:rsidR="0062107B" w:rsidRPr="006B2FC8">
        <w:t xml:space="preserve">definition of </w:t>
      </w:r>
      <w:r w:rsidR="00910E0D" w:rsidRPr="006B2FC8">
        <w:t xml:space="preserve">HOIs does include cases where </w:t>
      </w:r>
      <w:r w:rsidR="00910E0D" w:rsidRPr="006B2FC8">
        <w:lastRenderedPageBreak/>
        <w:t>intraspe</w:t>
      </w:r>
      <w:r w:rsidR="00793336" w:rsidRPr="006B2FC8">
        <w:t xml:space="preserve">cific competition is modified by the density of another species.  This means that HOIs </w:t>
      </w:r>
      <w:r w:rsidR="003A3A29" w:rsidRPr="006B2FC8">
        <w:t xml:space="preserve">as defined here </w:t>
      </w:r>
      <w:r w:rsidR="00793336" w:rsidRPr="006B2FC8">
        <w:t xml:space="preserve">can occur even in interactions between two species </w:t>
      </w:r>
      <w:r w:rsidR="00793336" w:rsidRPr="006B2FC8">
        <w:fldChar w:fldCharType="begin"/>
      </w:r>
      <w:r w:rsidR="0079333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6B2FC8">
        <w:fldChar w:fldCharType="separate"/>
      </w:r>
      <w:r w:rsidR="00793336" w:rsidRPr="006B2FC8">
        <w:rPr>
          <w:noProof/>
        </w:rPr>
        <w:t>(Billick and Case 1994, Mayfield and Stouffer 2017)</w:t>
      </w:r>
      <w:r w:rsidR="00793336" w:rsidRPr="006B2FC8">
        <w:fldChar w:fldCharType="end"/>
      </w:r>
      <w:r w:rsidR="00516EBB" w:rsidRPr="006B2FC8">
        <w:t xml:space="preserve">. </w:t>
      </w:r>
    </w:p>
    <w:p w14:paraId="54DAEBDC" w14:textId="5DC2A52E" w:rsidR="00B93196" w:rsidRDefault="007254DA">
      <w:pPr>
        <w:pStyle w:val="Heading"/>
      </w:pPr>
      <w:bookmarkStart w:id="8" w:name="hois-arrising-from-cycles-of-pairwise-co"/>
      <w:bookmarkStart w:id="9" w:name="hois-in-a-mechanistic-resource-competiti"/>
      <w:bookmarkEnd w:id="8"/>
      <w:bookmarkEnd w:id="9"/>
      <w:r>
        <w:t xml:space="preserve">HOIs </w:t>
      </w:r>
      <w:r w:rsidR="00390672">
        <w:t>in a mechanistic resource competition model</w:t>
      </w:r>
    </w:p>
    <w:p w14:paraId="60EC86AD" w14:textId="1AA9397F"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w:t>
      </w:r>
      <w:r w:rsidR="0088204B">
        <w:t xml:space="preserve">to </w:t>
      </w:r>
      <w:r>
        <w:t>develop.</w:t>
      </w:r>
      <w:bookmarkStart w:id="10" w:name="resource-mechanistic-model"/>
      <w:bookmarkEnd w:id="10"/>
    </w:p>
    <w:p w14:paraId="4A3CD663" w14:textId="107C16CC" w:rsidR="00B93196" w:rsidRDefault="00390672" w:rsidP="00871ECE">
      <w:pPr>
        <w:spacing w:after="202"/>
        <w:contextualSpacing/>
      </w:pPr>
      <w:r>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w:t>
      </w:r>
      <w:r w:rsidR="00E53D49">
        <w:lastRenderedPageBreak/>
        <w:t xml:space="preserve">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8B7445"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47769F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2</w:t>
            </w:r>
            <w:r w:rsidR="00AC7C1E">
              <w:rPr>
                <w:noProof/>
              </w:rPr>
              <w:fldChar w:fldCharType="end"/>
            </w:r>
            <w:r>
              <w:t>)</w:t>
            </w:r>
          </w:p>
        </w:tc>
      </w:tr>
    </w:tbl>
    <w:p w14:paraId="3DB42D78" w14:textId="39766D28"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8B7445"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1DB44CF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3</w:t>
            </w:r>
            <w:r w:rsidR="00AC7C1E">
              <w:rPr>
                <w:noProof/>
              </w:rPr>
              <w:fldChar w:fldCharType="end"/>
            </w:r>
            <w:r>
              <w:t>)</w:t>
            </w:r>
          </w:p>
        </w:tc>
      </w:tr>
    </w:tbl>
    <w:p w14:paraId="5C4B5E77" w14:textId="071B010B"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38105E">
        <w:t xml:space="preserve">the </w:t>
      </w:r>
      <w:r w:rsidR="00E84F09">
        <w:t>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w:t>
      </w:r>
      <w:r w:rsidR="00390672">
        <w:lastRenderedPageBreak/>
        <w:t>seed mass. We impose this behavior on the model by</w:t>
      </w:r>
      <w:r w:rsidR="007F5B3C">
        <w:t xml:space="preserve"> setting growth to zero when resources fall to this point</w:t>
      </w:r>
      <w:r w:rsidR="00390672">
        <w:t>.</w:t>
      </w:r>
    </w:p>
    <w:p w14:paraId="5273D6F1" w14:textId="038A32F6"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3EC5BBB2" w:rsidR="00B93196" w:rsidRDefault="00E8164E">
      <w:pPr>
        <w:spacing w:after="202"/>
        <w:contextualSpacing/>
      </w:pPr>
      <w:r>
        <w:t>T</w:t>
      </w:r>
      <w:r w:rsidR="00390672">
        <w:t xml:space="preserve">his trade-off </w:t>
      </w:r>
      <w:proofErr w:type="spellStart"/>
      <w:r w:rsidR="004F6781">
        <w:t>betweeen</w:t>
      </w:r>
      <w:proofErr w:type="spellEnd"/>
      <w:r w:rsidR="004F6781">
        <w:t xml:space="preserve">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8B7445"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7286F2D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4</w:t>
            </w:r>
            <w:r w:rsidR="00AC7C1E">
              <w:rPr>
                <w:noProof/>
              </w:rPr>
              <w:fldChar w:fldCharType="end"/>
            </w:r>
            <w:r>
              <w:t>)</w:t>
            </w:r>
          </w:p>
        </w:tc>
      </w:tr>
    </w:tbl>
    <w:p w14:paraId="2CFB29CA" w14:textId="47E9E5EA"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and 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52F61B20" w:rsidR="00696E1C" w:rsidRDefault="00390672" w:rsidP="002B617C">
      <w:pPr>
        <w:spacing w:after="202"/>
        <w:contextualSpacing/>
      </w:pPr>
      <w:r>
        <w:lastRenderedPageBreak/>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4009F0">
        <w:t xml:space="preserve">A phenomenological model of competition that might </w:t>
      </w:r>
      <w:r w:rsidR="00640706">
        <w:t xml:space="preserve">realistically </w:t>
      </w:r>
      <w:r w:rsidR="004009F0">
        <w:t>be used in a field study would 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 t.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initial population density of species </w:t>
      </w:r>
      <w:proofErr w:type="spellStart"/>
      <w:r w:rsidR="00640706" w:rsidRPr="002619E8">
        <w:rPr>
          <w:i/>
        </w:rPr>
        <w:t>i</w:t>
      </w:r>
      <w:proofErr w:type="spellEnd"/>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by </w:t>
      </w:r>
      <w:r w:rsidR="00A666CB">
        <w:t xml:space="preserve">each species during the course of a simulation.  </w:t>
      </w:r>
      <w:r w:rsidR="002B617C">
        <w:t xml:space="preserve">To find this, we assume that seeds production is proportional to the net growth of each species during the course of the growing season.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8B7445"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1949170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5</w:t>
            </w:r>
            <w:r w:rsidR="00AC7C1E">
              <w:rPr>
                <w:noProof/>
              </w:rPr>
              <w:fldChar w:fldCharType="end"/>
            </w:r>
            <w:r>
              <w:t>)</w:t>
            </w:r>
          </w:p>
        </w:tc>
      </w:tr>
    </w:tbl>
    <w:p w14:paraId="3F5DF659" w14:textId="76C2B758"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w:t>
      </w:r>
      <w:commentRangeStart w:id="11"/>
      <w:commentRangeStart w:id="12"/>
      <w:r>
        <w:t xml:space="preserve">the number of </w:t>
      </w:r>
      <w:proofErr w:type="spellStart"/>
      <w:r w:rsidR="000B11A8">
        <w:t>germinable</w:t>
      </w:r>
      <w:proofErr w:type="spellEnd"/>
      <w:r w:rsidR="000B11A8">
        <w:t xml:space="preserv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commentRangeEnd w:id="11"/>
      <w:r w:rsidR="00537A61">
        <w:rPr>
          <w:rStyle w:val="CommentReference"/>
        </w:rPr>
        <w:commentReference w:id="11"/>
      </w:r>
      <w:commentRangeEnd w:id="12"/>
      <w:r w:rsidR="00004C68">
        <w:rPr>
          <w:rStyle w:val="CommentReference"/>
        </w:rPr>
        <w:commentReference w:id="12"/>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Table S1).</w:t>
      </w:r>
      <w:r w:rsidR="007C14B2">
        <w:t xml:space="preserve"> </w:t>
      </w: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218EA4E9" w:rsidR="00B93196" w:rsidRDefault="00515D8D" w:rsidP="00CE658F">
      <w:pPr>
        <w:spacing w:after="202"/>
        <w:contextualSpacing/>
      </w:pPr>
      <w:bookmarkStart w:id="13" w:name="response-surface-experiment"/>
      <w:bookmarkEnd w:id="13"/>
      <w:r>
        <w:lastRenderedPageBreak/>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w:t>
      </w:r>
      <w:r w:rsidR="00457823">
        <w:t xml:space="preserve">in “plots” 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either </w:t>
      </w:r>
      <w:r w:rsidR="00505C15">
        <w:t xml:space="preserve">a single </w:t>
      </w:r>
      <w:r w:rsidR="00542765">
        <w:t xml:space="preserve">interspecific competitor species or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r w:rsidR="008B7445">
        <w:t>W</w:t>
      </w:r>
      <w:r w:rsidR="00390672">
        <w:t>e calculate</w:t>
      </w:r>
      <w:r w:rsidR="005E7D95">
        <w:t>d</w:t>
      </w:r>
      <w:r w:rsidR="00390672">
        <w:t xml:space="preserve"> the</w:t>
      </w:r>
      <w:r w:rsidR="008B7445">
        <w:t xml:space="preserve"> </w:t>
      </w:r>
      <w:r w:rsidR="008B7445">
        <w:t>seed production</w:t>
      </w:r>
      <w:r w:rsidR="00390672">
        <w:t xml:space="preserve"> of </w:t>
      </w:r>
      <w:r w:rsidR="000C3A80">
        <w:t xml:space="preserve">a single individual of </w:t>
      </w:r>
      <w:r w:rsidR="00390672">
        <w:t xml:space="preserve">the focal species and </w:t>
      </w:r>
      <w:r w:rsidR="008B7445">
        <w:t xml:space="preserve">used those data to </w:t>
      </w:r>
      <w:r w:rsidR="00390672">
        <w:t xml:space="preserve">fit </w:t>
      </w:r>
      <w:r w:rsidR="002A58BE">
        <w:t xml:space="preserve">the </w:t>
      </w:r>
      <w:r w:rsidR="00390672">
        <w:t xml:space="preserve">phenomenological competition models </w:t>
      </w:r>
      <w:r w:rsidR="002A58BE">
        <w:t>described in the next section</w:t>
      </w:r>
      <w:bookmarkStart w:id="14" w:name="_GoBack"/>
      <w:bookmarkEnd w:id="14"/>
      <w:r w:rsidR="00390672">
        <w:t xml:space="preserve">. </w:t>
      </w:r>
    </w:p>
    <w:p w14:paraId="182DB920" w14:textId="77777777" w:rsidR="00B93196" w:rsidRDefault="00390672">
      <w:pPr>
        <w:pStyle w:val="Heading2"/>
      </w:pPr>
      <w:bookmarkStart w:id="15" w:name="phenomenological-annual-plant-model"/>
      <w:bookmarkEnd w:id="15"/>
      <w:r>
        <w:t>Phenomenological annual plant model</w:t>
      </w:r>
    </w:p>
    <w:p w14:paraId="2D23B9F2" w14:textId="3D8F903C"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4F6781">
        <w:instrText xml:space="preserve"> ADDIN ZOTERO_ITEM CSL_CITATION {"citationID":"SOATqPsI","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8B7445"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6CF1254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8B7445"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2DEAFEE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024DEB">
              <w:rPr>
                <w:noProof/>
              </w:rPr>
              <w:t>7</w:t>
            </w:r>
            <w:r>
              <w:rPr>
                <w:noProof/>
              </w:rPr>
              <w:fldChar w:fldCharType="end"/>
            </w:r>
            <w:r>
              <w:t>)</w:t>
            </w:r>
          </w:p>
        </w:tc>
      </w:tr>
    </w:tbl>
    <w:p w14:paraId="58F74739" w14:textId="7C815080"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A4780A">
        <w:t xml:space="preserve">fixed </w:t>
      </w:r>
      <w:r w:rsidR="00390672">
        <w:t xml:space="preserve">this as a </w:t>
      </w:r>
      <w:r w:rsidR="00A4780A">
        <w:t>constant</w:t>
      </w:r>
      <w:r w:rsidR="00CC0BA7">
        <w:t xml:space="preserve"> when fitting the models</w:t>
      </w:r>
      <w:r w:rsidR="00390672">
        <w:t>.</w:t>
      </w:r>
      <w:r w:rsidR="002A42D8">
        <w:t xml:space="preserve"> </w:t>
      </w:r>
    </w:p>
    <w:p w14:paraId="1C0D5464" w14:textId="1EEBA8E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 xml:space="preserve">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species cases.  We can quantify this </w:t>
      </w:r>
      <w:r w:rsidR="000034F1">
        <w:t xml:space="preserve">by comparing the root-mean-squared error from two competitor simulations to the root-mean-squared error in single competitor simulations.  </w:t>
      </w:r>
      <w:r w:rsidR="000034F1">
        <w:lastRenderedPageBreak/>
        <w:t xml:space="preserve">We can also look at the average deviation in the two competitor simulations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16" w:name="model-fits"/>
      <w:bookmarkEnd w:id="16"/>
      <w:r>
        <w:t>Evidence for HOIs</w:t>
      </w:r>
    </w:p>
    <w:p w14:paraId="4A4722B6" w14:textId="67E51080"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024DEB">
        <w:t xml:space="preserve">Figure </w:t>
      </w:r>
      <w:r w:rsidR="00024DEB">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024DEB">
        <w:t xml:space="preserve">Figure S </w:t>
      </w:r>
      <w:r w:rsidR="00024DEB">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024DEB">
        <w:t xml:space="preserve">Figure </w:t>
      </w:r>
      <w:r w:rsidR="00024DEB">
        <w:rPr>
          <w:noProof/>
        </w:rPr>
        <w:t>4</w:t>
      </w:r>
      <w:r w:rsidR="002F170D">
        <w:fldChar w:fldCharType="end"/>
      </w:r>
      <w:r w:rsidR="002F170D">
        <w:t>)</w:t>
      </w:r>
      <w:r w:rsidR="00D27415">
        <w:t>.</w:t>
      </w:r>
      <w:r w:rsidR="00B251E4">
        <w:t xml:space="preserve"> </w:t>
      </w:r>
      <w:r w:rsidR="00172674">
        <w:t xml:space="preserve"> </w:t>
      </w:r>
      <w:r w:rsidR="00B251E4">
        <w:t>For</w:t>
      </w:r>
      <w:r w:rsidR="002F170D">
        <w:t xml:space="preserve"> the early species</w:t>
      </w:r>
      <w:r w:rsidR="00B72E69">
        <w:t>,</w:t>
      </w:r>
      <w:r w:rsidR="00B251E4">
        <w:t xml:space="preserve"> the </w:t>
      </w:r>
      <w:r w:rsidR="009B7DE8">
        <w:t xml:space="preserve">observed </w:t>
      </w:r>
      <w:r w:rsidR="00C729F4">
        <w:t>strength of competition from 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605492">
        <w:t xml:space="preserve">).  For </w:t>
      </w:r>
      <w:r w:rsidR="002F170D">
        <w:t>the mid and late season species</w:t>
      </w:r>
      <w:r w:rsidR="00605492">
        <w:t>,</w:t>
      </w:r>
      <w:r w:rsidR="002F170D">
        <w:t xml:space="preserve"> the observed </w:t>
      </w:r>
      <w:r w:rsidR="00C729F4">
        <w:t>strength of competition did not equal the sum of the single species effects</w:t>
      </w:r>
      <w:r w:rsidR="002F170D">
        <w:t xml:space="preserve"> </w:t>
      </w:r>
      <w:r w:rsidR="00B251E4">
        <w:t>(</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172674">
        <w:t xml:space="preserve"> b, c</w:t>
      </w:r>
      <w:r w:rsidR="00B251E4">
        <w:t xml:space="preserve">).  </w:t>
      </w:r>
      <w:r w:rsidR="002F170D">
        <w:t xml:space="preserve">Specifically, </w:t>
      </w:r>
      <w:r w:rsidR="000034F1">
        <w:t xml:space="preserve">our model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c). </w:t>
      </w:r>
      <w:r w:rsidR="001E65C5">
        <w:t xml:space="preserve">In short, our phenomenological model accurately described single competition but </w:t>
      </w:r>
      <w:r w:rsidR="001A3B2C">
        <w:t>did not predict the</w:t>
      </w:r>
      <w:r w:rsidR="00172674">
        <w:t xml:space="preserve"> effect of competition</w:t>
      </w:r>
      <w:r w:rsidR="001A3B2C">
        <w:t xml:space="preserve"> from two species at once</w:t>
      </w:r>
      <w:r w:rsidR="001E65C5">
        <w:t xml:space="preserve">.  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024DEB">
        <w:t xml:space="preserve">Figure S </w:t>
      </w:r>
      <w:r w:rsidR="00024DEB">
        <w:rPr>
          <w:noProof/>
        </w:rPr>
        <w:t>2</w:t>
      </w:r>
      <w:r w:rsidR="00A459BB">
        <w:fldChar w:fldCharType="end"/>
      </w:r>
      <w:r w:rsidR="00A459BB">
        <w:t xml:space="preserve">) but these were different in direction and </w:t>
      </w:r>
      <w:r w:rsidR="00A459BB">
        <w:lastRenderedPageBreak/>
        <w:t>magnitude than those detected with equation 7, indicating the importance of having a description</w:t>
      </w:r>
      <w:r w:rsidR="00C74DF2">
        <w:t xml:space="preserve"> of the 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4DDB25CB"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024DEB">
        <w:t xml:space="preserve">Figure </w:t>
      </w:r>
      <w:r w:rsidR="00024DEB">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w:t>
      </w:r>
      <w:r w:rsidR="008B2591">
        <w:t xml:space="preserve">towards the </w:t>
      </w:r>
      <w:r w:rsidR="00356459">
        <w:t xml:space="preserve">left </w:t>
      </w:r>
      <w:r w:rsidR="005E388B">
        <w:t xml:space="preserve">along their resource uptake curves. </w:t>
      </w:r>
      <w:r w:rsidR="007D4E37">
        <w:fldChar w:fldCharType="begin"/>
      </w:r>
      <w:r w:rsidR="007D4E37">
        <w:instrText xml:space="preserve"> REF _Ref527030555 \h </w:instrText>
      </w:r>
      <w:r w:rsidR="007D4E37">
        <w:fldChar w:fldCharType="separate"/>
      </w:r>
      <w:r w:rsidR="00024DEB">
        <w:t xml:space="preserve">Figure </w:t>
      </w:r>
      <w:r w:rsidR="00024DEB">
        <w:rPr>
          <w:noProof/>
        </w:rPr>
        <w:t>6</w:t>
      </w:r>
      <w:r w:rsidR="007D4E37">
        <w:fldChar w:fldCharType="end"/>
      </w:r>
      <w:r w:rsidR="007D4E37">
        <w:t xml:space="preserve">a </w:t>
      </w:r>
      <w:proofErr w:type="gramStart"/>
      <w:r w:rsidR="007D4E37">
        <w:t>shows</w:t>
      </w:r>
      <w:proofErr w:type="gramEnd"/>
      <w:r w:rsidR="007D4E37">
        <w:t xml:space="preserve"> how the time</w:t>
      </w:r>
      <w:r w:rsidR="001F7933">
        <w:t xml:space="preserve"> </w:t>
      </w:r>
      <w:r w:rsidR="007D4E37">
        <w:t xml:space="preserv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t>
      </w:r>
      <w:r w:rsidR="007D4E37">
        <w:lastRenderedPageBreak/>
        <w:t xml:space="preserve">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024DEB">
        <w:t xml:space="preserve">Figure </w:t>
      </w:r>
      <w:r w:rsidR="00024DEB">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C120E">
        <w:t xml:space="preserve">the average resource uptake rate of the mid-season species declines much 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024DEB">
        <w:t xml:space="preserve">Figure </w:t>
      </w:r>
      <w:r w:rsidR="00024DEB">
        <w:rPr>
          <w:noProof/>
        </w:rPr>
        <w:t>6</w:t>
      </w:r>
      <w:r w:rsidR="003576FC">
        <w:fldChar w:fldCharType="end"/>
      </w:r>
      <w:r w:rsidR="003576FC">
        <w:t xml:space="preserve"> b)</w:t>
      </w:r>
      <w:r w:rsidR="00980607">
        <w:t xml:space="preserve">. </w:t>
      </w:r>
    </w:p>
    <w:p w14:paraId="0471A4CD" w14:textId="0B86524C"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xml:space="preserve">, and the joint effect of competition is less than </w:t>
      </w:r>
      <w:r w:rsidR="0021457E">
        <w:t xml:space="preserve">the </w:t>
      </w:r>
      <w:r w:rsidR="005C105D">
        <w:t>additive</w:t>
      </w:r>
      <w:r w:rsidR="007D4E37">
        <w:t xml:space="preserve"> </w:t>
      </w:r>
      <w:r w:rsidR="0021457E">
        <w:t xml:space="preserve">effect of the early and </w:t>
      </w:r>
      <w:proofErr w:type="spellStart"/>
      <w:r w:rsidR="0021457E">
        <w:t>mid competitor</w:t>
      </w:r>
      <w:proofErr w:type="spellEnd"/>
      <w:r w:rsidR="0021457E">
        <w:t xml:space="preserve"> </w:t>
      </w:r>
      <w:r w:rsidR="00BE0FC8">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713FA4">
        <w:t xml:space="preserve">. </w:t>
      </w:r>
    </w:p>
    <w:p w14:paraId="01C53F7A" w14:textId="5F64BEAF"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024DEB">
        <w:t xml:space="preserve">Figure </w:t>
      </w:r>
      <w:r w:rsidR="00024DEB">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either of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w:t>
      </w:r>
      <w:r w:rsidR="00250DE2">
        <w:lastRenderedPageBreak/>
        <w:t>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024DEB">
        <w:t xml:space="preserve">Figure </w:t>
      </w:r>
      <w:r w:rsidR="00024DEB">
        <w:rPr>
          <w:noProof/>
        </w:rPr>
        <w:t>2</w:t>
      </w:r>
      <w:r w:rsidR="00250DE2">
        <w:fldChar w:fldCharType="end"/>
      </w:r>
      <w:r w:rsidR="00250DE2">
        <w:t xml:space="preserve">).  </w:t>
      </w:r>
    </w:p>
    <w:p w14:paraId="0E378B44" w14:textId="7ABF0D2C"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47E4DB17"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 xml:space="preserve"> a)</w:t>
      </w:r>
      <w:r>
        <w:t xml:space="preserve">. </w:t>
      </w:r>
      <w:r w:rsidR="008023DA">
        <w:t>D</w:t>
      </w:r>
      <w:r w:rsidR="00C20EA8">
        <w:t>eriving</w:t>
      </w:r>
      <w:r w:rsidR="00C45A90">
        <w:t xml:space="preserve"> 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great advantage of </w:t>
      </w:r>
      <w:r w:rsidR="00F75326">
        <w:lastRenderedPageBreak/>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740BFE1D" w:rsidR="00540DA5" w:rsidRDefault="00A0621E" w:rsidP="002619E8">
      <w:pPr>
        <w:spacing w:after="202"/>
        <w:contextualSpacing/>
      </w:pPr>
      <w:r>
        <w:t xml:space="preserve">One way to view HOIs in this system is to consider </w:t>
      </w:r>
      <w:r w:rsidR="0066362B">
        <w:t xml:space="preserve">them </w:t>
      </w:r>
      <w:r w:rsidR="00FB2B55">
        <w:t xml:space="preserve">specific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over tim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 activity of competitors.</w:t>
      </w:r>
      <w:r>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0034F1">
        <w:instrText xml:space="preserve"> ADDIN ZOTERO_ITEM CSL_CITATION {"citationID":"TxLmE4hj","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4546F79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lastRenderedPageBreak/>
        <w:t xml:space="preserve">uptake curve.  </w:t>
      </w:r>
      <w:r w:rsidR="005D6D8C">
        <w:t xml:space="preserve">Additional simulations show that 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5D6D8C">
        <w:t>—or the more similar species resource uptake curves are to one another—</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such strong trade-offs may be rare.  </w:t>
      </w:r>
    </w:p>
    <w:p w14:paraId="53B8EDA9" w14:textId="53817D6E" w:rsidR="00540DA5" w:rsidRDefault="00EB17CC" w:rsidP="002619E8">
      <w:pPr>
        <w:spacing w:after="202"/>
        <w:contextualSpacing/>
      </w:pPr>
      <w:r>
        <w:t>In addition, t</w:t>
      </w:r>
      <w:r w:rsidR="009E120C">
        <w:t xml:space="preserve">he large changes in resource availability and plant biomass in our simulation </w:t>
      </w:r>
      <w:r>
        <w:t xml:space="preserve">may </w:t>
      </w:r>
      <w:r w:rsidR="005871E0">
        <w:t>contribute to</w:t>
      </w:r>
      <w:r w:rsidR="009E120C">
        <w:t xml:space="preserve"> the strength of HOIs.  Because resource availability </w:t>
      </w:r>
      <w:r w:rsidR="009D55FA">
        <w:t>fluctuates 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Due to their large size, perennial plants can be assumed to quickly draw resources down to a dynamic equilibrium close to the environmental resource supply rate.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47332A">
        <w:t>Therefore, b</w:t>
      </w:r>
      <w:r w:rsidR="009D55FA">
        <w:t xml:space="preserve">ecause of their </w:t>
      </w:r>
      <w:r w:rsidR="0047332A">
        <w:t xml:space="preserve">pulsed </w:t>
      </w:r>
      <w:r w:rsidR="009D55FA">
        <w:t xml:space="preserve">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6E1B2ED0" w:rsidR="00A43F37" w:rsidRDefault="007919A3" w:rsidP="002619E8">
      <w:pPr>
        <w:spacing w:after="202"/>
        <w:contextualSpacing/>
      </w:pPr>
      <w:r>
        <w:t xml:space="preserve">Finally, our analysis of the mechanistic model reveal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w:t>
      </w:r>
      <w:r w:rsidR="006776EE">
        <w:lastRenderedPageBreak/>
        <w:t xml:space="preserve">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F41415">
        <w:t xml:space="preserve">per capita fecundity </w:t>
      </w:r>
      <w:r w:rsidR="00B507A2">
        <w:t xml:space="preserve">for th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024DEB">
        <w:t xml:space="preserve">Figure </w:t>
      </w:r>
      <w:r w:rsidR="00024DEB">
        <w:rPr>
          <w:noProof/>
        </w:rPr>
        <w:t>3</w:t>
      </w:r>
      <w:r w:rsidR="001C1125">
        <w:fldChar w:fldCharType="end"/>
      </w:r>
      <w:r w:rsidR="00165B91" w:rsidRPr="0043064D">
        <w:t xml:space="preserve">). </w:t>
      </w:r>
    </w:p>
    <w:p w14:paraId="030BEDF4" w14:textId="52D8F303" w:rsidR="00B507A2" w:rsidRDefault="00B507A2" w:rsidP="002619E8">
      <w:pPr>
        <w:spacing w:after="202"/>
        <w:contextualSpacing/>
      </w:pPr>
      <w:r w:rsidRPr="0043064D">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linear or non-linear function of species density.  </w:t>
      </w:r>
      <w:r w:rsidR="00341B79">
        <w:t>I</w:t>
      </w:r>
      <w:r w:rsidR="00BF5BB5">
        <w:t>n the case</w:t>
      </w:r>
      <w:r w:rsidRPr="0043064D">
        <w:t xml:space="preserve"> </w:t>
      </w:r>
      <w:r w:rsidR="000A1F7F">
        <w:t>where</w:t>
      </w:r>
      <w:r w:rsidR="000A1F7F" w:rsidRPr="0043064D">
        <w:t xml:space="preserve"> </w:t>
      </w:r>
      <w:r w:rsidRPr="0043064D">
        <w:t>individuals 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8628EF">
        <w:t>B</w:t>
      </w:r>
      <w:r w:rsidR="00F12855">
        <w:t>ecause 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 separate species effects will not equal to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17" w:name="discussion"/>
      <w:bookmarkStart w:id="18" w:name="conclusionssummary"/>
      <w:bookmarkEnd w:id="17"/>
      <w:bookmarkEnd w:id="18"/>
      <w:r>
        <w:lastRenderedPageBreak/>
        <w:t>Conclusion</w:t>
      </w:r>
    </w:p>
    <w:p w14:paraId="08D741D5" w14:textId="119C8D4C"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relatively simple competitive 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simple mechanistic model of species competition for a single resource. </w:t>
      </w:r>
      <w:r w:rsidR="006A1A7F">
        <w:t xml:space="preserve">Defining HOIs in this way requires that the focal species’ response to single species competition is accurately modeled first. </w:t>
      </w:r>
      <w:r w:rsidR="002F762A">
        <w:t xml:space="preserve">While we believe that HOIs should be common in nature this does not mean that they will be strong or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9" w:name="acknowledgments"/>
      <w:bookmarkEnd w:id="19"/>
      <w:r>
        <w:t>Acknowledgments</w:t>
      </w:r>
    </w:p>
    <w:p w14:paraId="5C29317E" w14:textId="794A4087" w:rsidR="001C1125" w:rsidRDefault="001C1125">
      <w:pPr>
        <w:spacing w:line="276" w:lineRule="auto"/>
        <w:ind w:firstLine="0"/>
        <w:jc w:val="both"/>
        <w:rPr>
          <w:rFonts w:eastAsia="Noto Sans CJK SC Regular" w:cs="FreeSans"/>
          <w:b/>
          <w:szCs w:val="28"/>
        </w:rPr>
      </w:pPr>
      <w:bookmarkStart w:id="20" w:name="references"/>
      <w:bookmarkEnd w:id="20"/>
      <w:r>
        <w:br w:type="page"/>
      </w:r>
    </w:p>
    <w:p w14:paraId="73D91D9C" w14:textId="32F42B2D" w:rsidR="00B93196" w:rsidRDefault="00390672">
      <w:pPr>
        <w:pStyle w:val="Heading"/>
      </w:pPr>
      <w:r>
        <w:lastRenderedPageBreak/>
        <w:t>References</w:t>
      </w:r>
    </w:p>
    <w:p w14:paraId="0394688B" w14:textId="77777777" w:rsidR="00B47D5A" w:rsidRPr="00B47D5A" w:rsidRDefault="007B137A" w:rsidP="008B7445">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B47D5A" w:rsidRPr="00B47D5A">
        <w:t>Abrams, P. A. 1983. Arguments in Favor of Higher Order Interactions. The American Naturalist 121:887–891.</w:t>
      </w:r>
    </w:p>
    <w:p w14:paraId="6F7B47CD" w14:textId="77777777" w:rsidR="00B47D5A" w:rsidRPr="008B7445" w:rsidRDefault="00B47D5A" w:rsidP="008B7445">
      <w:pPr>
        <w:pStyle w:val="Bibliography"/>
      </w:pPr>
      <w:r w:rsidRPr="008B7445">
        <w:t>Adler, F. R., and W. F. Morris. 1994. A General Test for Interaction Modification. Ecology 75:1552–1559.</w:t>
      </w:r>
    </w:p>
    <w:p w14:paraId="677E8339" w14:textId="77777777" w:rsidR="00B47D5A" w:rsidRPr="008B7445" w:rsidRDefault="00B47D5A" w:rsidP="008B7445">
      <w:pPr>
        <w:pStyle w:val="Bibliography"/>
      </w:pPr>
      <w:r w:rsidRPr="008B7445">
        <w:t xml:space="preserve">Aronson, J., J. </w:t>
      </w:r>
      <w:proofErr w:type="spellStart"/>
      <w:r w:rsidRPr="008B7445">
        <w:t>Kigel</w:t>
      </w:r>
      <w:proofErr w:type="spellEnd"/>
      <w:r w:rsidRPr="008B7445">
        <w:t xml:space="preserve">, A. </w:t>
      </w:r>
      <w:proofErr w:type="spellStart"/>
      <w:r w:rsidRPr="008B7445">
        <w:t>Shmida</w:t>
      </w:r>
      <w:proofErr w:type="spellEnd"/>
      <w:r w:rsidRPr="008B7445">
        <w:t xml:space="preserve">, and J. Klein. 1992. Adaptive phenology of desert and Mediterranean populations of annual plants grown with and without water stress. </w:t>
      </w:r>
      <w:proofErr w:type="spellStart"/>
      <w:r w:rsidRPr="008B7445">
        <w:t>Oecologia</w:t>
      </w:r>
      <w:proofErr w:type="spellEnd"/>
      <w:r w:rsidRPr="008B7445">
        <w:t xml:space="preserve"> 89:17–26.</w:t>
      </w:r>
    </w:p>
    <w:p w14:paraId="7B7D165E" w14:textId="77777777" w:rsidR="00B47D5A" w:rsidRPr="008B7445" w:rsidRDefault="00B47D5A" w:rsidP="008B7445">
      <w:pPr>
        <w:pStyle w:val="Bibliography"/>
      </w:pPr>
      <w:r w:rsidRPr="008B7445">
        <w:t xml:space="preserve">Bennett, J. A., K. </w:t>
      </w:r>
      <w:proofErr w:type="spellStart"/>
      <w:r w:rsidRPr="008B7445">
        <w:t>Riibak</w:t>
      </w:r>
      <w:proofErr w:type="spellEnd"/>
      <w:r w:rsidRPr="008B7445">
        <w:t xml:space="preserve">, R. </w:t>
      </w:r>
      <w:proofErr w:type="spellStart"/>
      <w:r w:rsidRPr="008B7445">
        <w:t>Tamme</w:t>
      </w:r>
      <w:proofErr w:type="spellEnd"/>
      <w:r w:rsidRPr="008B7445">
        <w:t xml:space="preserve">, R. J. Lewis, and M. </w:t>
      </w:r>
      <w:proofErr w:type="spellStart"/>
      <w:r w:rsidRPr="008B7445">
        <w:t>Pärtel</w:t>
      </w:r>
      <w:proofErr w:type="spellEnd"/>
      <w:r w:rsidRPr="008B7445">
        <w:t>. 2016. The reciprocal relationship between competition and intraspecific trait variation. Journal of Ecology 104:1410–1420.</w:t>
      </w:r>
    </w:p>
    <w:p w14:paraId="08D00D3C" w14:textId="77777777" w:rsidR="00B47D5A" w:rsidRPr="008B7445" w:rsidRDefault="00B47D5A" w:rsidP="008B7445">
      <w:pPr>
        <w:pStyle w:val="Bibliography"/>
      </w:pPr>
      <w:r w:rsidRPr="008B7445">
        <w:t>Billick, I., and T. J. Case. 1994. Higher Order Interactions in Ecological Communities: What Are They and How Can They be Detected? Ecology 75:1530–1543.</w:t>
      </w:r>
    </w:p>
    <w:p w14:paraId="30987EA8" w14:textId="77777777" w:rsidR="00B47D5A" w:rsidRPr="008B7445" w:rsidRDefault="00B47D5A" w:rsidP="008B7445">
      <w:pPr>
        <w:pStyle w:val="Bibliography"/>
      </w:pPr>
      <w:r w:rsidRPr="008B7445">
        <w:t>Case, T. J., and E. A. Bender. 1981. Testing for Higher Order Interactions. The American Naturalist 118:920–929.</w:t>
      </w:r>
    </w:p>
    <w:p w14:paraId="653FADEC" w14:textId="77777777" w:rsidR="00B47D5A" w:rsidRPr="008B7445" w:rsidRDefault="00B47D5A" w:rsidP="008B7445">
      <w:pPr>
        <w:pStyle w:val="Bibliography"/>
      </w:pPr>
      <w:r w:rsidRPr="008B7445">
        <w:t>Chesson, P. 2000. Mechanisms of Maintenance of Species Diversity. Annual Review of Ecology and Systematics 31:343–366.</w:t>
      </w:r>
    </w:p>
    <w:p w14:paraId="57002E18" w14:textId="77777777" w:rsidR="00B47D5A" w:rsidRPr="008B7445" w:rsidRDefault="00B47D5A" w:rsidP="008B7445">
      <w:pPr>
        <w:pStyle w:val="Bibliography"/>
      </w:pPr>
      <w:r w:rsidRPr="008B7445">
        <w:t>Cohen, D. 1976. The Optimal Timing of Reproduction. The American Naturalist 110:801–807.</w:t>
      </w:r>
    </w:p>
    <w:p w14:paraId="3CF5361F" w14:textId="77777777" w:rsidR="00B47D5A" w:rsidRPr="008B7445" w:rsidRDefault="00B47D5A" w:rsidP="008B7445">
      <w:pPr>
        <w:pStyle w:val="Bibliography"/>
      </w:pPr>
      <w:r w:rsidRPr="008B7445">
        <w:t xml:space="preserve">Conti, L., S. Block, M. </w:t>
      </w:r>
      <w:proofErr w:type="spellStart"/>
      <w:r w:rsidRPr="008B7445">
        <w:t>Parepa</w:t>
      </w:r>
      <w:proofErr w:type="spellEnd"/>
      <w:r w:rsidRPr="008B7445">
        <w:t xml:space="preserve">, T. </w:t>
      </w:r>
      <w:proofErr w:type="spellStart"/>
      <w:r w:rsidRPr="008B7445">
        <w:t>Münkemüller</w:t>
      </w:r>
      <w:proofErr w:type="spellEnd"/>
      <w:r w:rsidRPr="008B7445">
        <w:t xml:space="preserve">, W. </w:t>
      </w:r>
      <w:proofErr w:type="spellStart"/>
      <w:r w:rsidRPr="008B7445">
        <w:t>Thuiller</w:t>
      </w:r>
      <w:proofErr w:type="spellEnd"/>
      <w:r w:rsidRPr="008B7445">
        <w:t xml:space="preserve">, A. T. R. Acosta, M. van </w:t>
      </w:r>
      <w:proofErr w:type="spellStart"/>
      <w:r w:rsidRPr="008B7445">
        <w:t>Kleunen</w:t>
      </w:r>
      <w:proofErr w:type="spellEnd"/>
      <w:r w:rsidRPr="008B7445">
        <w:t xml:space="preserve">, S. </w:t>
      </w:r>
      <w:proofErr w:type="spellStart"/>
      <w:r w:rsidRPr="008B7445">
        <w:t>Dullinger</w:t>
      </w:r>
      <w:proofErr w:type="spellEnd"/>
      <w:r w:rsidRPr="008B7445">
        <w:t xml:space="preserve">, F. </w:t>
      </w:r>
      <w:proofErr w:type="spellStart"/>
      <w:r w:rsidRPr="008B7445">
        <w:t>Essl</w:t>
      </w:r>
      <w:proofErr w:type="spellEnd"/>
      <w:r w:rsidRPr="008B7445">
        <w:t xml:space="preserve">, I. </w:t>
      </w:r>
      <w:proofErr w:type="spellStart"/>
      <w:r w:rsidRPr="008B7445">
        <w:t>Dullinger</w:t>
      </w:r>
      <w:proofErr w:type="spellEnd"/>
      <w:r w:rsidRPr="008B7445">
        <w:t xml:space="preserve">, D. Moser, G. </w:t>
      </w:r>
      <w:proofErr w:type="spellStart"/>
      <w:r w:rsidRPr="008B7445">
        <w:t>Klonner</w:t>
      </w:r>
      <w:proofErr w:type="spellEnd"/>
      <w:r w:rsidRPr="008B7445">
        <w:t xml:space="preserve">, O. </w:t>
      </w:r>
      <w:proofErr w:type="spellStart"/>
      <w:r w:rsidRPr="008B7445">
        <w:t>Bossdorf</w:t>
      </w:r>
      <w:proofErr w:type="spellEnd"/>
      <w:r w:rsidRPr="008B7445">
        <w:t xml:space="preserve">, </w:t>
      </w:r>
      <w:r w:rsidRPr="008B7445">
        <w:lastRenderedPageBreak/>
        <w:t xml:space="preserve">and M. </w:t>
      </w:r>
      <w:proofErr w:type="spellStart"/>
      <w:r w:rsidRPr="008B7445">
        <w:t>Carboni</w:t>
      </w:r>
      <w:proofErr w:type="spellEnd"/>
      <w:r w:rsidRPr="008B7445">
        <w:t>. 2018. Functional trait differences and trait plasticity mediate biotic resistance to potential plant invaders. Journal of Ecology 106:1607–1620.</w:t>
      </w:r>
    </w:p>
    <w:p w14:paraId="262A1037" w14:textId="77777777" w:rsidR="00B47D5A" w:rsidRPr="008B7445" w:rsidRDefault="00B47D5A" w:rsidP="008B7445">
      <w:pPr>
        <w:pStyle w:val="Bibliography"/>
      </w:pPr>
      <w:proofErr w:type="spellStart"/>
      <w:r w:rsidRPr="008B7445">
        <w:t>Dybzinski</w:t>
      </w:r>
      <w:proofErr w:type="spellEnd"/>
      <w:r w:rsidRPr="008B7445">
        <w:t>, R., and D. Tilman. 2007. Resource Use Patterns Predict Long</w:t>
      </w:r>
      <w:r w:rsidRPr="008B7445">
        <w:rPr>
          <w:rFonts w:ascii="Cambria Math" w:hAnsi="Cambria Math" w:cs="Cambria Math"/>
        </w:rPr>
        <w:t>‐</w:t>
      </w:r>
      <w:r w:rsidRPr="00B47D5A">
        <w:t>Term Outcomes of Plant Competiti</w:t>
      </w:r>
      <w:r w:rsidRPr="008B7445">
        <w:t>on for Nutrients and Light. The American Naturalist 170:305–318.</w:t>
      </w:r>
    </w:p>
    <w:p w14:paraId="36BCD65D" w14:textId="77777777" w:rsidR="00B47D5A" w:rsidRPr="008B7445" w:rsidRDefault="00B47D5A" w:rsidP="008B7445">
      <w:pPr>
        <w:pStyle w:val="Bibliography"/>
      </w:pPr>
      <w:r w:rsidRPr="008B7445">
        <w:t>Godoy, O., and J. M. Levine. 2013. Phenology effects on invasion success: insights from coupling field experiments to coexistence theory. Ecology 95:726–736.</w:t>
      </w:r>
    </w:p>
    <w:p w14:paraId="05787319" w14:textId="77777777" w:rsidR="00B47D5A" w:rsidRPr="008B7445" w:rsidRDefault="00B47D5A" w:rsidP="008B7445">
      <w:pPr>
        <w:pStyle w:val="Bibliography"/>
      </w:pPr>
      <w:r w:rsidRPr="008B7445">
        <w:t xml:space="preserve">Grilli, J., G. </w:t>
      </w:r>
      <w:proofErr w:type="spellStart"/>
      <w:r w:rsidRPr="008B7445">
        <w:t>Barabás</w:t>
      </w:r>
      <w:proofErr w:type="spellEnd"/>
      <w:r w:rsidRPr="008B7445">
        <w:t xml:space="preserve">, M. J. </w:t>
      </w:r>
      <w:proofErr w:type="spellStart"/>
      <w:r w:rsidRPr="008B7445">
        <w:t>Michalska</w:t>
      </w:r>
      <w:proofErr w:type="spellEnd"/>
      <w:r w:rsidRPr="008B7445">
        <w:t xml:space="preserve">-Smith, and S. </w:t>
      </w:r>
      <w:proofErr w:type="spellStart"/>
      <w:r w:rsidRPr="008B7445">
        <w:t>Allesina</w:t>
      </w:r>
      <w:proofErr w:type="spellEnd"/>
      <w:r w:rsidRPr="008B7445">
        <w:t>. 2017. Higher-order interactions stabilize dynamics in competitive network models. Nature 548:210–213.</w:t>
      </w:r>
    </w:p>
    <w:p w14:paraId="78E43A3B" w14:textId="77777777" w:rsidR="00B47D5A" w:rsidRPr="008B7445" w:rsidRDefault="00B47D5A" w:rsidP="008B7445">
      <w:pPr>
        <w:pStyle w:val="Bibliography"/>
      </w:pPr>
      <w:r w:rsidRPr="008B7445">
        <w:t xml:space="preserve">Hassell, M. P., and H. N. </w:t>
      </w:r>
      <w:proofErr w:type="spellStart"/>
      <w:r w:rsidRPr="008B7445">
        <w:t>Comins</w:t>
      </w:r>
      <w:proofErr w:type="spellEnd"/>
      <w:r w:rsidRPr="008B7445">
        <w:t>. 1976. Discrete time models for two-species competition. Theoretical Population Biology 9:202–221.</w:t>
      </w:r>
    </w:p>
    <w:p w14:paraId="669AD375" w14:textId="77777777" w:rsidR="00B47D5A" w:rsidRPr="008B7445" w:rsidRDefault="00B47D5A" w:rsidP="008B7445">
      <w:pPr>
        <w:pStyle w:val="Bibliography"/>
      </w:pPr>
      <w:r w:rsidRPr="008B7445">
        <w:t>Kraft, N. J. B., O. Godoy, and J. M. Levine. 2015. Plant functional traits and the multidimensional nature of species coexistence. Proceedings of the National Academy of Sciences of the United States of America 112:797–802.</w:t>
      </w:r>
    </w:p>
    <w:p w14:paraId="5CAF0A3E" w14:textId="77777777" w:rsidR="00B47D5A" w:rsidRPr="008B7445" w:rsidRDefault="00B47D5A" w:rsidP="008B7445">
      <w:pPr>
        <w:pStyle w:val="Bibliography"/>
      </w:pPr>
      <w:proofErr w:type="spellStart"/>
      <w:r w:rsidRPr="008B7445">
        <w:t>Letten</w:t>
      </w:r>
      <w:proofErr w:type="spellEnd"/>
      <w:r w:rsidRPr="008B7445">
        <w:t xml:space="preserve">, A. D., P.-J. </w:t>
      </w:r>
      <w:proofErr w:type="spellStart"/>
      <w:r w:rsidRPr="008B7445">
        <w:t>Ke</w:t>
      </w:r>
      <w:proofErr w:type="spellEnd"/>
      <w:r w:rsidRPr="008B7445">
        <w:t xml:space="preserve">, and T. </w:t>
      </w:r>
      <w:proofErr w:type="spellStart"/>
      <w:r w:rsidRPr="008B7445">
        <w:t>Fukami</w:t>
      </w:r>
      <w:proofErr w:type="spellEnd"/>
      <w:r w:rsidRPr="008B7445">
        <w:t>. 2017. Linking modern coexistence theory and contemporary niche theory. Ecological Monographs 87:161–177.</w:t>
      </w:r>
    </w:p>
    <w:p w14:paraId="4228C517" w14:textId="77777777" w:rsidR="00B47D5A" w:rsidRPr="008B7445" w:rsidRDefault="00B47D5A" w:rsidP="008B7445">
      <w:pPr>
        <w:pStyle w:val="Bibliography"/>
      </w:pPr>
      <w:proofErr w:type="spellStart"/>
      <w:r w:rsidRPr="008B7445">
        <w:t>Letten</w:t>
      </w:r>
      <w:proofErr w:type="spellEnd"/>
      <w:r w:rsidRPr="008B7445">
        <w:t xml:space="preserve">, A. D., and D. B. Stouffer. 2019. The mechanistic basis for higher-order interactions and non-additivity in competitive communities. Ecology Letters </w:t>
      </w:r>
      <w:proofErr w:type="gramStart"/>
      <w:r w:rsidRPr="008B7445">
        <w:t>In</w:t>
      </w:r>
      <w:proofErr w:type="gramEnd"/>
      <w:r w:rsidRPr="008B7445">
        <w:t xml:space="preserve"> Press.</w:t>
      </w:r>
    </w:p>
    <w:p w14:paraId="311DD1A8" w14:textId="77777777" w:rsidR="00B47D5A" w:rsidRPr="008B7445" w:rsidRDefault="00B47D5A" w:rsidP="008B7445">
      <w:pPr>
        <w:pStyle w:val="Bibliography"/>
      </w:pPr>
      <w:r w:rsidRPr="008B7445">
        <w:t xml:space="preserve">Levine, J. M., J. </w:t>
      </w:r>
      <w:proofErr w:type="spellStart"/>
      <w:r w:rsidRPr="008B7445">
        <w:t>Bascompte</w:t>
      </w:r>
      <w:proofErr w:type="spellEnd"/>
      <w:r w:rsidRPr="008B7445">
        <w:t xml:space="preserve">, P. B. Adler, and S. </w:t>
      </w:r>
      <w:proofErr w:type="spellStart"/>
      <w:r w:rsidRPr="008B7445">
        <w:t>Allesina</w:t>
      </w:r>
      <w:proofErr w:type="spellEnd"/>
      <w:r w:rsidRPr="008B7445">
        <w:t>. 2017. Beyond pairwise mechanisms of species coexistence in complex communities. Nature 546:56–64.</w:t>
      </w:r>
    </w:p>
    <w:p w14:paraId="6000ECC0" w14:textId="77777777" w:rsidR="00B47D5A" w:rsidRPr="008B7445" w:rsidRDefault="00B47D5A" w:rsidP="008B7445">
      <w:pPr>
        <w:pStyle w:val="Bibliography"/>
      </w:pPr>
      <w:r w:rsidRPr="008B7445">
        <w:lastRenderedPageBreak/>
        <w:t>Mayfield, M. M., and D. B. Stouffer. 2017. Higher-order interactions capture unexplained complexity in diverse communities. Nature Ecology &amp; Evolution 1:0062.</w:t>
      </w:r>
    </w:p>
    <w:p w14:paraId="1E876FF9" w14:textId="77777777" w:rsidR="00B47D5A" w:rsidRPr="008B7445" w:rsidRDefault="00B47D5A" w:rsidP="008B7445">
      <w:pPr>
        <w:pStyle w:val="Bibliography"/>
      </w:pPr>
      <w:proofErr w:type="spellStart"/>
      <w:r w:rsidRPr="008B7445">
        <w:t>Meszéna</w:t>
      </w:r>
      <w:proofErr w:type="spellEnd"/>
      <w:r w:rsidRPr="008B7445">
        <w:t xml:space="preserve">, G., M. </w:t>
      </w:r>
      <w:proofErr w:type="spellStart"/>
      <w:r w:rsidRPr="008B7445">
        <w:t>Gyllenberg</w:t>
      </w:r>
      <w:proofErr w:type="spellEnd"/>
      <w:r w:rsidRPr="008B7445">
        <w:t xml:space="preserve">, L. </w:t>
      </w:r>
      <w:proofErr w:type="spellStart"/>
      <w:r w:rsidRPr="008B7445">
        <w:t>Pásztor</w:t>
      </w:r>
      <w:proofErr w:type="spellEnd"/>
      <w:r w:rsidRPr="008B7445">
        <w:t>, and J. A. J. Metz. 2006. Competitive exclusion and limiting similarity: A unified theory. Theoretical Population Biology 69:68–87.</w:t>
      </w:r>
    </w:p>
    <w:p w14:paraId="4CDF5E5A" w14:textId="77777777" w:rsidR="00B47D5A" w:rsidRPr="008B7445" w:rsidRDefault="00B47D5A" w:rsidP="008B7445">
      <w:pPr>
        <w:pStyle w:val="Bibliography"/>
      </w:pPr>
      <w:r w:rsidRPr="008B7445">
        <w:t xml:space="preserve">Miller, E. T., and C. A. </w:t>
      </w:r>
      <w:proofErr w:type="spellStart"/>
      <w:r w:rsidRPr="008B7445">
        <w:t>Klausmeier</w:t>
      </w:r>
      <w:proofErr w:type="spellEnd"/>
      <w:r w:rsidRPr="008B7445">
        <w:t>. 2017. Evolutionary stability of coexistence due to the storage effect in a two-season model. Theoretical Ecology 10:91–103.</w:t>
      </w:r>
    </w:p>
    <w:p w14:paraId="303373B2" w14:textId="77777777" w:rsidR="00B47D5A" w:rsidRPr="008B7445" w:rsidRDefault="00B47D5A" w:rsidP="008B7445">
      <w:pPr>
        <w:pStyle w:val="Bibliography"/>
      </w:pPr>
      <w:r w:rsidRPr="008B7445">
        <w:t>Neill, W. E. 1974. The Community Matrix and Interdependence of the Competition Coefficients. The American Naturalist 108:399–408.</w:t>
      </w:r>
    </w:p>
    <w:p w14:paraId="40EA34B4" w14:textId="77777777" w:rsidR="00B47D5A" w:rsidRPr="008B7445" w:rsidRDefault="00B47D5A" w:rsidP="008B7445">
      <w:pPr>
        <w:pStyle w:val="Bibliography"/>
      </w:pPr>
      <w:proofErr w:type="spellStart"/>
      <w:r w:rsidRPr="008B7445">
        <w:t>O’Dwyer</w:t>
      </w:r>
      <w:proofErr w:type="spellEnd"/>
      <w:r w:rsidRPr="008B7445">
        <w:t>, J. P. 2018. Whence Lotka-</w:t>
      </w:r>
      <w:proofErr w:type="gramStart"/>
      <w:r w:rsidRPr="008B7445">
        <w:t>Volterra?:</w:t>
      </w:r>
      <w:proofErr w:type="gramEnd"/>
      <w:r w:rsidRPr="008B7445">
        <w:t xml:space="preserve"> Conservation laws and integrable systems in ecology. Theoretical Ecology.</w:t>
      </w:r>
    </w:p>
    <w:p w14:paraId="73F4AA57" w14:textId="77777777" w:rsidR="00B47D5A" w:rsidRPr="008B7445" w:rsidRDefault="00B47D5A" w:rsidP="008B7445">
      <w:pPr>
        <w:pStyle w:val="Bibliography"/>
      </w:pPr>
      <w:r w:rsidRPr="008B7445">
        <w:t>Pomerantz, M. J. 1981. Do “Higher Order Interactions” in Competition Systems Really Exist? The American Naturalist 117:583–591.</w:t>
      </w:r>
    </w:p>
    <w:p w14:paraId="0C37BA5A" w14:textId="77777777" w:rsidR="00B47D5A" w:rsidRPr="008B7445" w:rsidRDefault="00B47D5A" w:rsidP="008B7445">
      <w:pPr>
        <w:pStyle w:val="Bibliography"/>
      </w:pPr>
      <w:r w:rsidRPr="008B7445">
        <w:t>R Core Team. 2015. R: A Language and Environment for Statistical Computing. R Foundation for Statistical Computing, Vienna, Austria.</w:t>
      </w:r>
    </w:p>
    <w:p w14:paraId="50F4D427" w14:textId="77777777" w:rsidR="00B47D5A" w:rsidRPr="008B7445" w:rsidRDefault="00B47D5A" w:rsidP="008B7445">
      <w:pPr>
        <w:pStyle w:val="Bibliography"/>
      </w:pPr>
      <w:r w:rsidRPr="008B7445">
        <w:t>Tilman, D. 1977. Resource Competition between Plankton Algae: An Experimental and Theoretical Approach. Ecology 58:338–348.</w:t>
      </w:r>
    </w:p>
    <w:p w14:paraId="5B7BC49E" w14:textId="77777777" w:rsidR="00B47D5A" w:rsidRPr="008B7445" w:rsidRDefault="00B47D5A" w:rsidP="008B7445">
      <w:pPr>
        <w:pStyle w:val="Bibliography"/>
      </w:pPr>
      <w:proofErr w:type="spellStart"/>
      <w:r w:rsidRPr="008B7445">
        <w:t>Vandermeer</w:t>
      </w:r>
      <w:proofErr w:type="spellEnd"/>
      <w:r w:rsidRPr="008B7445">
        <w:t>, J. H. 1969. The Competitive Structure of Communities: An Experimental Approach with Protozoa. Ecology 50:362–371.</w:t>
      </w:r>
    </w:p>
    <w:p w14:paraId="7B78105E" w14:textId="39982A8C" w:rsidR="0061034E" w:rsidRDefault="00F56B3F" w:rsidP="00B47D5A">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99ABFD2" w:rsidR="00E84F09" w:rsidRPr="00FB51D5" w:rsidRDefault="00FB51D5" w:rsidP="00B570B6">
      <w:pPr>
        <w:pStyle w:val="Caption"/>
      </w:pPr>
      <w:bookmarkStart w:id="21"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024DEB">
        <w:rPr>
          <w:noProof/>
        </w:rPr>
        <w:t>1</w:t>
      </w:r>
      <w:r w:rsidR="006A0465">
        <w:rPr>
          <w:b w:val="0"/>
          <w:bCs w:val="0"/>
          <w:noProof/>
        </w:rPr>
        <w:fldChar w:fldCharType="end"/>
      </w:r>
      <w:bookmarkEnd w:id="21"/>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commentRangeStart w:id="22"/>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commentRangeEnd w:id="22"/>
      <w:r w:rsidR="004F504C">
        <w:rPr>
          <w:rStyle w:val="CommentReference"/>
          <w:b w:val="0"/>
        </w:rPr>
        <w:commentReference w:id="22"/>
      </w:r>
    </w:p>
    <w:p w14:paraId="1B0306FB" w14:textId="44B8F86A" w:rsidR="00CC0BA7" w:rsidRPr="00FB51D5" w:rsidRDefault="00FB51D5" w:rsidP="00FB51D5">
      <w:pPr>
        <w:pStyle w:val="figcaption"/>
      </w:pPr>
      <w:bookmarkStart w:id="23"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2</w:t>
      </w:r>
      <w:r w:rsidR="006A0465">
        <w:rPr>
          <w:noProof/>
        </w:rPr>
        <w:fldChar w:fldCharType="end"/>
      </w:r>
      <w:bookmarkEnd w:id="23"/>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commentRangeStart w:id="24"/>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commentRangeEnd w:id="24"/>
      <w:r w:rsidR="00CB67A6">
        <w:rPr>
          <w:rStyle w:val="CommentReference"/>
          <w:b w:val="0"/>
        </w:rPr>
        <w:commentReference w:id="24"/>
      </w:r>
    </w:p>
    <w:p w14:paraId="1C9C8D07" w14:textId="11E4FFDB" w:rsidR="0032749A" w:rsidRDefault="00FB51D5" w:rsidP="0012796D">
      <w:pPr>
        <w:pStyle w:val="Caption"/>
      </w:pPr>
      <w:bookmarkStart w:id="25"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3</w:t>
      </w:r>
      <w:r w:rsidR="006A0465">
        <w:rPr>
          <w:noProof/>
        </w:rPr>
        <w:fldChar w:fldCharType="end"/>
      </w:r>
      <w:bookmarkEnd w:id="25"/>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commentRangeStart w:id="26"/>
      <w:commentRangeStart w:id="27"/>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commentRangeEnd w:id="26"/>
      <w:commentRangeEnd w:id="27"/>
      <w:r w:rsidR="008B7181">
        <w:rPr>
          <w:rStyle w:val="CommentReference"/>
          <w:rFonts w:cstheme="minorBidi"/>
          <w:b w:val="0"/>
          <w:bCs w:val="0"/>
        </w:rPr>
        <w:commentReference w:id="26"/>
      </w:r>
      <w:r w:rsidR="00F109A0">
        <w:rPr>
          <w:rStyle w:val="CommentReference"/>
          <w:rFonts w:cstheme="minorBidi"/>
          <w:b w:val="0"/>
          <w:bCs w:val="0"/>
        </w:rPr>
        <w:commentReference w:id="27"/>
      </w:r>
    </w:p>
    <w:p w14:paraId="2E3A7490" w14:textId="73C88873" w:rsidR="00AD2064" w:rsidRDefault="0032749A" w:rsidP="0012796D">
      <w:pPr>
        <w:pStyle w:val="Caption"/>
      </w:pPr>
      <w:bookmarkStart w:id="28" w:name="_Ref524701722"/>
      <w:r>
        <w:t xml:space="preserve">Figure </w:t>
      </w:r>
      <w:r>
        <w:rPr>
          <w:noProof/>
        </w:rPr>
        <w:fldChar w:fldCharType="begin"/>
      </w:r>
      <w:r>
        <w:rPr>
          <w:noProof/>
        </w:rPr>
        <w:instrText xml:space="preserve"> SEQ Figure \* ARABIC </w:instrText>
      </w:r>
      <w:r>
        <w:rPr>
          <w:noProof/>
        </w:rPr>
        <w:fldChar w:fldCharType="separate"/>
      </w:r>
      <w:r w:rsidR="00024DEB">
        <w:rPr>
          <w:noProof/>
        </w:rPr>
        <w:t>4</w:t>
      </w:r>
      <w:r>
        <w:rPr>
          <w:noProof/>
        </w:rPr>
        <w:fldChar w:fldCharType="end"/>
      </w:r>
      <w:bookmarkEnd w:id="28"/>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6F91978D" w:rsidR="00AD2064" w:rsidRDefault="00AD2064" w:rsidP="00AD2064">
      <w:pPr>
        <w:pStyle w:val="Caption"/>
      </w:pPr>
      <w:bookmarkStart w:id="29" w:name="_Ref524702022"/>
      <w:r>
        <w:t xml:space="preserve">Figure </w:t>
      </w:r>
      <w:r>
        <w:rPr>
          <w:noProof/>
        </w:rPr>
        <w:fldChar w:fldCharType="begin"/>
      </w:r>
      <w:r>
        <w:rPr>
          <w:noProof/>
        </w:rPr>
        <w:instrText xml:space="preserve"> SEQ Figure \* ARABIC </w:instrText>
      </w:r>
      <w:r>
        <w:rPr>
          <w:noProof/>
        </w:rPr>
        <w:fldChar w:fldCharType="separate"/>
      </w:r>
      <w:r w:rsidR="00024DEB">
        <w:rPr>
          <w:noProof/>
        </w:rPr>
        <w:t>5</w:t>
      </w:r>
      <w:r>
        <w:rPr>
          <w:noProof/>
        </w:rPr>
        <w:fldChar w:fldCharType="end"/>
      </w:r>
      <w:bookmarkEnd w:id="29"/>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60BB9C83">
            <wp:extent cx="5486398"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398" cy="3135084"/>
                    </a:xfrm>
                    <a:prstGeom prst="rect">
                      <a:avLst/>
                    </a:prstGeom>
                  </pic:spPr>
                </pic:pic>
              </a:graphicData>
            </a:graphic>
          </wp:inline>
        </w:drawing>
      </w:r>
    </w:p>
    <w:p w14:paraId="6D5FEF62" w14:textId="69ABFF95" w:rsidR="00C57AA2" w:rsidRDefault="000E4052" w:rsidP="0012796D">
      <w:pPr>
        <w:pStyle w:val="Caption"/>
      </w:pPr>
      <w:bookmarkStart w:id="30"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024DEB">
        <w:rPr>
          <w:noProof/>
        </w:rPr>
        <w:t>6</w:t>
      </w:r>
      <w:r>
        <w:rPr>
          <w:b w:val="0"/>
          <w:bCs w:val="0"/>
          <w:noProof/>
        </w:rPr>
        <w:fldChar w:fldCharType="end"/>
      </w:r>
      <w:bookmarkEnd w:id="30"/>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w:t>
      </w:r>
      <w:r w:rsidR="00C06737">
        <w:t>time-</w:t>
      </w:r>
      <w:r>
        <w:t>average</w:t>
      </w:r>
      <w:r w:rsidR="00C06737">
        <w:t>d</w:t>
      </w:r>
      <w:r>
        <w:t xml:space="preserv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7146893E" w:rsidR="00283D04" w:rsidRDefault="00283D04" w:rsidP="002619E8">
      <w:pPr>
        <w:pStyle w:val="Caption"/>
        <w:keepNext/>
      </w:pPr>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024DEB">
        <w:rPr>
          <w:noProof/>
        </w:rPr>
        <w:t>1</w:t>
      </w:r>
      <w:r w:rsidR="008B7445">
        <w:rPr>
          <w:noProof/>
        </w:rPr>
        <w:fldChar w:fldCharType="end"/>
      </w:r>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45FEFBD3" w:rsidR="00D42E14" w:rsidRDefault="00D42E14" w:rsidP="00024DEB">
      <w:pPr>
        <w:pStyle w:val="Caption"/>
      </w:pPr>
      <w:bookmarkStart w:id="31"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1</w:t>
      </w:r>
      <w:r w:rsidR="009462AD">
        <w:rPr>
          <w:noProof/>
        </w:rPr>
        <w:fldChar w:fldCharType="end"/>
      </w:r>
      <w:bookmarkEnd w:id="31"/>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1E09AE2E" w:rsidR="00D42E14" w:rsidRPr="00D42E14" w:rsidRDefault="00D42E14" w:rsidP="006B2FC8">
      <w:pPr>
        <w:pStyle w:val="Caption"/>
        <w:rPr>
          <w:rFonts w:eastAsia="Noto Sans CJK SC Regular" w:cs="FreeSans"/>
          <w:szCs w:val="28"/>
        </w:rPr>
      </w:pPr>
      <w:bookmarkStart w:id="32"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2</w:t>
      </w:r>
      <w:r w:rsidR="009462AD">
        <w:rPr>
          <w:noProof/>
        </w:rPr>
        <w:fldChar w:fldCharType="end"/>
      </w:r>
      <w:bookmarkEnd w:id="32"/>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338655B5"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024DEB">
        <w:t xml:space="preserve">Figure </w:t>
      </w:r>
      <w:r w:rsidR="00024DEB">
        <w:rPr>
          <w:noProof/>
        </w:rPr>
        <w:t>2</w:t>
      </w:r>
      <w:r>
        <w:fldChar w:fldCharType="end"/>
      </w:r>
      <w:r>
        <w:t xml:space="preserve"> b).  In this first scenario there is </w:t>
      </w:r>
      <w:r w:rsidR="0025446F">
        <w:t xml:space="preserve">very little </w:t>
      </w:r>
      <w:r>
        <w:t>difference between species in their resource uptake curve</w:t>
      </w:r>
      <w:r w:rsidR="001643DC">
        <w:t>s</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1096A78F" w:rsidR="00527F85" w:rsidRDefault="00527F85" w:rsidP="008D04AB">
      <w:pPr>
        <w:pStyle w:val="Caption"/>
        <w:keepNext/>
      </w:pPr>
      <w:commentRangeStart w:id="33"/>
      <w:commentRangeStart w:id="34"/>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024DEB">
        <w:rPr>
          <w:noProof/>
        </w:rPr>
        <w:t>1</w:t>
      </w:r>
      <w:r w:rsidR="009462AD">
        <w:rPr>
          <w:noProof/>
        </w:rPr>
        <w:fldChar w:fldCharType="end"/>
      </w:r>
      <w:r>
        <w:t xml:space="preserve">.  </w:t>
      </w:r>
      <w:commentRangeEnd w:id="33"/>
      <w:r w:rsidR="00C57A43">
        <w:rPr>
          <w:rStyle w:val="CommentReference"/>
          <w:rFonts w:cstheme="minorBidi"/>
          <w:b w:val="0"/>
          <w:bCs w:val="0"/>
        </w:rPr>
        <w:commentReference w:id="33"/>
      </w:r>
      <w:commentRangeEnd w:id="34"/>
      <w:r w:rsidR="007C14B2">
        <w:rPr>
          <w:rStyle w:val="CommentReference"/>
          <w:rFonts w:cstheme="minorBidi"/>
          <w:b w:val="0"/>
          <w:bCs w:val="0"/>
        </w:rPr>
        <w:commentReference w:id="34"/>
      </w:r>
      <w:r>
        <w:t xml:space="preserve">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6596A32A"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024DEB">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527F85">
        <w:t>deviations from additivity of two species competition</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0"/>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athan Levine" w:date="2018-12-06T17:15:00Z" w:initials="JML">
    <w:p w14:paraId="6766DE99" w14:textId="615D0B4C" w:rsidR="008B7445" w:rsidRDefault="008B7445">
      <w:pPr>
        <w:pStyle w:val="CommentText"/>
      </w:pPr>
      <w:r>
        <w:rPr>
          <w:rStyle w:val="CommentReference"/>
        </w:rPr>
        <w:annotationRef/>
      </w:r>
      <w:r>
        <w:t xml:space="preserve">How about, “Mechanisms underlying higher order interactions: from quantitative definitions to ecological processes” or you could switch the words processes and </w:t>
      </w:r>
      <w:proofErr w:type="spellStart"/>
      <w:r>
        <w:t>mechansisms</w:t>
      </w:r>
      <w:proofErr w:type="spellEnd"/>
    </w:p>
  </w:comment>
  <w:comment w:id="4" w:author="Nathan Kraft" w:date="2018-11-13T09:58:00Z" w:initials="NK">
    <w:p w14:paraId="360B3466" w14:textId="022166FF" w:rsidR="008B7445" w:rsidRDefault="008B7445">
      <w:pPr>
        <w:pStyle w:val="CommentText"/>
      </w:pPr>
      <w:r>
        <w:rPr>
          <w:rStyle w:val="CommentReference"/>
        </w:rPr>
        <w:annotationRef/>
      </w:r>
      <w:r>
        <w:t xml:space="preserve">Eventually you’ll need to edit this to only have one set of parentheses here- likely in your citation manager. </w:t>
      </w:r>
    </w:p>
  </w:comment>
  <w:comment w:id="5" w:author="Nathan Kraft" w:date="2018-11-13T10:04:00Z" w:initials="NK">
    <w:p w14:paraId="1D456940" w14:textId="12F66B36" w:rsidR="008B7445" w:rsidRDefault="008B7445">
      <w:pPr>
        <w:pStyle w:val="CommentText"/>
      </w:pPr>
      <w:r>
        <w:rPr>
          <w:rStyle w:val="CommentReference"/>
        </w:rPr>
        <w:annotationRef/>
      </w:r>
      <w:r>
        <w:t>(()</w:t>
      </w:r>
    </w:p>
  </w:comment>
  <w:comment w:id="6" w:author="Jonathan Levine" w:date="2018-12-07T09:07:00Z" w:initials="JML">
    <w:p w14:paraId="77024C5B" w14:textId="7438921E" w:rsidR="008B7445" w:rsidRDefault="008B7445">
      <w:pPr>
        <w:pStyle w:val="CommentText"/>
      </w:pPr>
      <w:r>
        <w:rPr>
          <w:rStyle w:val="CommentReference"/>
        </w:rPr>
        <w:annotationRef/>
      </w:r>
      <w:r>
        <w:t xml:space="preserve">Is this true for all models?  I think so, but just wanted to make sure you thought about this. </w:t>
      </w:r>
    </w:p>
  </w:comment>
  <w:comment w:id="7" w:author="Andy Kleinhesselink" w:date="2018-12-07T12:27:00Z" w:initials="AK">
    <w:p w14:paraId="0B44BEA1" w14:textId="153DA3AF" w:rsidR="008B7445" w:rsidRDefault="008B7445">
      <w:pPr>
        <w:pStyle w:val="CommentText"/>
      </w:pPr>
      <w:r>
        <w:rPr>
          <w:rStyle w:val="CommentReference"/>
        </w:rPr>
        <w:annotationRef/>
      </w:r>
      <w:r>
        <w:t xml:space="preserve">I’m not sure… what world of models are we considering? </w:t>
      </w:r>
    </w:p>
  </w:comment>
  <w:comment w:id="11" w:author="Jonathan Levine" w:date="2018-12-07T09:49:00Z" w:initials="JML">
    <w:p w14:paraId="2D6D6BDA" w14:textId="274AB311" w:rsidR="008B7445" w:rsidRDefault="008B7445">
      <w:pPr>
        <w:pStyle w:val="CommentText"/>
      </w:pPr>
      <w:r>
        <w:rPr>
          <w:rStyle w:val="CommentReference"/>
        </w:rPr>
        <w:annotationRef/>
      </w:r>
      <w:r>
        <w:t xml:space="preserve">The relationship between discrete time changes in n and continuous time changes in B needs to be clarified.  Does max </w:t>
      </w:r>
      <w:proofErr w:type="spellStart"/>
      <w:r>
        <w:t>B_i</w:t>
      </w:r>
      <w:proofErr w:type="spellEnd"/>
      <w:r>
        <w:t xml:space="preserve"> depend on </w:t>
      </w:r>
      <w:proofErr w:type="spellStart"/>
      <w:r>
        <w:t>n_i,t</w:t>
      </w:r>
      <w:proofErr w:type="spellEnd"/>
      <w:r>
        <w:t xml:space="preserve">? Where is the function that relates biomass to </w:t>
      </w:r>
      <w:proofErr w:type="spellStart"/>
      <w:r>
        <w:t>n_i,t</w:t>
      </w:r>
      <w:proofErr w:type="spellEnd"/>
      <w:r>
        <w:t xml:space="preserve"> (rather than n_i,t+1)?  Those seeds that start the season must be converted to initial biomass units, but where is that explained?</w:t>
      </w:r>
    </w:p>
  </w:comment>
  <w:comment w:id="12" w:author="Andy Kleinhesselink" w:date="2018-12-07T13:49:00Z" w:initials="AK">
    <w:p w14:paraId="4D02F9D7" w14:textId="06AB50B3" w:rsidR="008B7445" w:rsidRDefault="008B7445">
      <w:pPr>
        <w:pStyle w:val="CommentText"/>
      </w:pPr>
      <w:r>
        <w:rPr>
          <w:rStyle w:val="CommentReference"/>
        </w:rPr>
        <w:annotationRef/>
      </w:r>
      <w:r>
        <w:t xml:space="preserve">I tried to clean this up in the paragraph above. </w:t>
      </w:r>
    </w:p>
  </w:comment>
  <w:comment w:id="22" w:author="Andy Kleinhesselink" w:date="2018-12-07T15:36:00Z" w:initials="AK">
    <w:p w14:paraId="5D9B0000" w14:textId="3E79B1A0" w:rsidR="008B7445" w:rsidRDefault="008B7445">
      <w:pPr>
        <w:pStyle w:val="CommentText"/>
      </w:pPr>
      <w:r>
        <w:rPr>
          <w:rStyle w:val="CommentReference"/>
        </w:rPr>
        <w:annotationRef/>
      </w:r>
      <w:r>
        <w:t>Fix axes labels</w:t>
      </w:r>
    </w:p>
  </w:comment>
  <w:comment w:id="24" w:author="Jonathan Levine" w:date="2018-12-07T11:35:00Z" w:initials="JML">
    <w:p w14:paraId="13EF2432" w14:textId="42284245" w:rsidR="008B7445" w:rsidRDefault="008B7445">
      <w:pPr>
        <w:pStyle w:val="CommentText"/>
      </w:pPr>
      <w:r>
        <w:rPr>
          <w:rStyle w:val="CommentReference"/>
        </w:rPr>
        <w:annotationRef/>
      </w:r>
      <w:r>
        <w:t xml:space="preserve">I would make the headings: A) Early focal, B) Mid Focal … to clarify who is the focal species.  </w:t>
      </w:r>
      <w:proofErr w:type="gramStart"/>
      <w:r>
        <w:t>Also</w:t>
      </w:r>
      <w:proofErr w:type="gramEnd"/>
      <w:r>
        <w:t xml:space="preserve"> I would delete the “Best Fit” and “Model 2” .  This is in the caption and does not say anything new.</w:t>
      </w:r>
    </w:p>
  </w:comment>
  <w:comment w:id="26" w:author="Jonathan Levine" w:date="2018-12-07T11:37:00Z" w:initials="JML">
    <w:p w14:paraId="447C3AA4" w14:textId="4905128C" w:rsidR="008B7445" w:rsidRDefault="008B7445">
      <w:pPr>
        <w:pStyle w:val="CommentText"/>
      </w:pPr>
      <w:r>
        <w:rPr>
          <w:rStyle w:val="CommentReference"/>
        </w:rPr>
        <w:annotationRef/>
      </w:r>
      <w:r>
        <w:t>Again, I would add the word “focal” to all the headings for a, b, and c.  I would replace the word “Species” in the x axis labels and in the legends with “Competitor” since that is what you call them in Fig. 3.  I would even call it “Mid Competitor Density” for example.  This will help with your point below.</w:t>
      </w:r>
    </w:p>
  </w:comment>
  <w:comment w:id="27" w:author="Andy Kleinhesselink" w:date="2018-11-23T11:17:00Z" w:initials="AK">
    <w:p w14:paraId="7AE0762F" w14:textId="4FCCB0EC" w:rsidR="008B7445" w:rsidRDefault="008B7445">
      <w:pPr>
        <w:pStyle w:val="CommentText"/>
      </w:pPr>
      <w:r>
        <w:rPr>
          <w:rStyle w:val="CommentReference"/>
        </w:rPr>
        <w:annotationRef/>
      </w:r>
      <w:r>
        <w:t xml:space="preserve">This is probably a difficult figure for the reader to understand quickly.  Each panel is a little different and the lines and symbols don’t mean quite the same thing they do in the previous figure.  </w:t>
      </w:r>
      <w:proofErr w:type="gramStart"/>
      <w:r>
        <w:t>However</w:t>
      </w:r>
      <w:proofErr w:type="gramEnd"/>
      <w:r>
        <w:t xml:space="preserve"> this is the most direct way to show the predicted and observed data and compare the predictions to the observed points.  Note sure how to improve it. </w:t>
      </w:r>
    </w:p>
  </w:comment>
  <w:comment w:id="33" w:author="Jonathan Levine" w:date="2018-12-07T10:55:00Z" w:initials="JML">
    <w:p w14:paraId="5BDE8426" w14:textId="5FC026AA" w:rsidR="008B7445" w:rsidRDefault="008B7445">
      <w:pPr>
        <w:pStyle w:val="CommentText"/>
      </w:pPr>
      <w:r>
        <w:rPr>
          <w:rStyle w:val="CommentReference"/>
        </w:rPr>
        <w:annotationRef/>
      </w:r>
      <w:r>
        <w:t>What about the c conversion term? And what about the weight of an individual (seed/plant) at the start of the season?</w:t>
      </w:r>
    </w:p>
  </w:comment>
  <w:comment w:id="34" w:author="Andy Kleinhesselink" w:date="2018-12-07T13:41:00Z" w:initials="AK">
    <w:p w14:paraId="649CF9AE" w14:textId="1480ED83" w:rsidR="008B7445" w:rsidRDefault="008B7445">
      <w:pPr>
        <w:pStyle w:val="CommentText"/>
      </w:pPr>
      <w:r>
        <w:rPr>
          <w:rStyle w:val="CommentReference"/>
        </w:rPr>
        <w:annotationRef/>
      </w:r>
      <w:r>
        <w:t xml:space="preserve">This is just for the varying trade-off simulation.  I can add a new table for all parameter values used in the main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66DE99" w15:done="0"/>
  <w15:commentEx w15:paraId="360B3466" w15:done="0"/>
  <w15:commentEx w15:paraId="1D456940" w15:done="0"/>
  <w15:commentEx w15:paraId="77024C5B" w15:done="0"/>
  <w15:commentEx w15:paraId="0B44BEA1" w15:paraIdParent="77024C5B" w15:done="0"/>
  <w15:commentEx w15:paraId="2D6D6BDA" w15:done="0"/>
  <w15:commentEx w15:paraId="4D02F9D7" w15:paraIdParent="2D6D6BDA" w15:done="0"/>
  <w15:commentEx w15:paraId="5D9B0000" w15:done="0"/>
  <w15:commentEx w15:paraId="13EF2432" w15:done="0"/>
  <w15:commentEx w15:paraId="447C3AA4" w15:done="0"/>
  <w15:commentEx w15:paraId="7AE0762F" w15:done="0"/>
  <w15:commentEx w15:paraId="5BDE8426" w15:done="0"/>
  <w15:commentEx w15:paraId="649CF9AE" w15:paraIdParent="5BDE8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66DE99" w16cid:durableId="1FB5FE29"/>
  <w16cid:commentId w16cid:paraId="360B3466" w16cid:durableId="1F951ECE"/>
  <w16cid:commentId w16cid:paraId="1D456940" w16cid:durableId="1F95201F"/>
  <w16cid:commentId w16cid:paraId="77024C5B" w16cid:durableId="1FB4DFB3"/>
  <w16cid:commentId w16cid:paraId="0B44BEA1" w16cid:durableId="1FB4E59D"/>
  <w16cid:commentId w16cid:paraId="2D6D6BDA" w16cid:durableId="1FB4DFB6"/>
  <w16cid:commentId w16cid:paraId="4D02F9D7" w16cid:durableId="1FB4F8D8"/>
  <w16cid:commentId w16cid:paraId="5D9B0000" w16cid:durableId="1FB511E3"/>
  <w16cid:commentId w16cid:paraId="13EF2432" w16cid:durableId="1FB4DFBE"/>
  <w16cid:commentId w16cid:paraId="447C3AA4" w16cid:durableId="1FB4DFC0"/>
  <w16cid:commentId w16cid:paraId="7AE0762F" w16cid:durableId="1FA2603A"/>
  <w16cid:commentId w16cid:paraId="5BDE8426" w16cid:durableId="1FB4DFC6"/>
  <w16cid:commentId w16cid:paraId="649CF9AE" w16cid:durableId="1FB4F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0CE72" w14:textId="77777777" w:rsidR="0033719B" w:rsidRDefault="0033719B">
      <w:pPr>
        <w:spacing w:after="0"/>
      </w:pPr>
      <w:r>
        <w:separator/>
      </w:r>
    </w:p>
  </w:endnote>
  <w:endnote w:type="continuationSeparator" w:id="0">
    <w:p w14:paraId="2EF5D380" w14:textId="77777777" w:rsidR="0033719B" w:rsidRDefault="0033719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8B7445" w:rsidRDefault="008B7445">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2049A" w14:textId="77777777" w:rsidR="0033719B" w:rsidRDefault="0033719B">
      <w:pPr>
        <w:spacing w:after="0"/>
      </w:pPr>
      <w:r>
        <w:separator/>
      </w:r>
    </w:p>
  </w:footnote>
  <w:footnote w:type="continuationSeparator" w:id="0">
    <w:p w14:paraId="1AB969B4" w14:textId="77777777" w:rsidR="0033719B" w:rsidRDefault="0033719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4F1"/>
    <w:rsid w:val="00003A19"/>
    <w:rsid w:val="00004AFB"/>
    <w:rsid w:val="00004C68"/>
    <w:rsid w:val="00006510"/>
    <w:rsid w:val="00007A0F"/>
    <w:rsid w:val="00014913"/>
    <w:rsid w:val="00017E5B"/>
    <w:rsid w:val="00020DDC"/>
    <w:rsid w:val="00021DB6"/>
    <w:rsid w:val="00022209"/>
    <w:rsid w:val="00024622"/>
    <w:rsid w:val="00024DEB"/>
    <w:rsid w:val="00025789"/>
    <w:rsid w:val="00026A4D"/>
    <w:rsid w:val="00030770"/>
    <w:rsid w:val="00031CB7"/>
    <w:rsid w:val="000324B7"/>
    <w:rsid w:val="0003256E"/>
    <w:rsid w:val="00033A04"/>
    <w:rsid w:val="00036314"/>
    <w:rsid w:val="00036F83"/>
    <w:rsid w:val="000407E9"/>
    <w:rsid w:val="000412FB"/>
    <w:rsid w:val="000423C1"/>
    <w:rsid w:val="00044E45"/>
    <w:rsid w:val="00045E08"/>
    <w:rsid w:val="00054720"/>
    <w:rsid w:val="00055C5B"/>
    <w:rsid w:val="00057742"/>
    <w:rsid w:val="00057A7A"/>
    <w:rsid w:val="000612C8"/>
    <w:rsid w:val="00062BEB"/>
    <w:rsid w:val="000633BD"/>
    <w:rsid w:val="000635CF"/>
    <w:rsid w:val="0006446A"/>
    <w:rsid w:val="0007109F"/>
    <w:rsid w:val="000725F8"/>
    <w:rsid w:val="00074156"/>
    <w:rsid w:val="00074C1D"/>
    <w:rsid w:val="000802AC"/>
    <w:rsid w:val="00080744"/>
    <w:rsid w:val="00092171"/>
    <w:rsid w:val="00094883"/>
    <w:rsid w:val="00094F7A"/>
    <w:rsid w:val="00097935"/>
    <w:rsid w:val="000A00C8"/>
    <w:rsid w:val="000A0B3E"/>
    <w:rsid w:val="000A1F7F"/>
    <w:rsid w:val="000A409C"/>
    <w:rsid w:val="000A46AB"/>
    <w:rsid w:val="000A621F"/>
    <w:rsid w:val="000A6BBF"/>
    <w:rsid w:val="000B11A8"/>
    <w:rsid w:val="000B20AC"/>
    <w:rsid w:val="000B2C35"/>
    <w:rsid w:val="000B358F"/>
    <w:rsid w:val="000B35DE"/>
    <w:rsid w:val="000B3C97"/>
    <w:rsid w:val="000B6CF7"/>
    <w:rsid w:val="000B7372"/>
    <w:rsid w:val="000B74AE"/>
    <w:rsid w:val="000C13DF"/>
    <w:rsid w:val="000C1C9C"/>
    <w:rsid w:val="000C3A80"/>
    <w:rsid w:val="000C6C09"/>
    <w:rsid w:val="000D1683"/>
    <w:rsid w:val="000D418D"/>
    <w:rsid w:val="000E2D60"/>
    <w:rsid w:val="000E4052"/>
    <w:rsid w:val="000E7EAC"/>
    <w:rsid w:val="000F09D9"/>
    <w:rsid w:val="000F4757"/>
    <w:rsid w:val="000F73D1"/>
    <w:rsid w:val="00100E32"/>
    <w:rsid w:val="00101A73"/>
    <w:rsid w:val="00104485"/>
    <w:rsid w:val="00104C42"/>
    <w:rsid w:val="00107C6B"/>
    <w:rsid w:val="00115C56"/>
    <w:rsid w:val="00123779"/>
    <w:rsid w:val="0012549B"/>
    <w:rsid w:val="00125A2C"/>
    <w:rsid w:val="001277DE"/>
    <w:rsid w:val="0012796D"/>
    <w:rsid w:val="00132B92"/>
    <w:rsid w:val="001346A4"/>
    <w:rsid w:val="0013521D"/>
    <w:rsid w:val="001356B1"/>
    <w:rsid w:val="00136E54"/>
    <w:rsid w:val="00140180"/>
    <w:rsid w:val="00141AE0"/>
    <w:rsid w:val="00142FC0"/>
    <w:rsid w:val="00145620"/>
    <w:rsid w:val="001461C8"/>
    <w:rsid w:val="00147BF8"/>
    <w:rsid w:val="00150BAB"/>
    <w:rsid w:val="001525D6"/>
    <w:rsid w:val="00154223"/>
    <w:rsid w:val="00154BF0"/>
    <w:rsid w:val="00155BFB"/>
    <w:rsid w:val="001572D7"/>
    <w:rsid w:val="00162291"/>
    <w:rsid w:val="00163557"/>
    <w:rsid w:val="001643DC"/>
    <w:rsid w:val="00165B91"/>
    <w:rsid w:val="00165CD7"/>
    <w:rsid w:val="00166EE9"/>
    <w:rsid w:val="00167504"/>
    <w:rsid w:val="00170DA9"/>
    <w:rsid w:val="00171A6B"/>
    <w:rsid w:val="00171AAC"/>
    <w:rsid w:val="00171E83"/>
    <w:rsid w:val="001724B0"/>
    <w:rsid w:val="00172674"/>
    <w:rsid w:val="00175B82"/>
    <w:rsid w:val="0017612D"/>
    <w:rsid w:val="00177105"/>
    <w:rsid w:val="00181318"/>
    <w:rsid w:val="001813E9"/>
    <w:rsid w:val="00183126"/>
    <w:rsid w:val="00185210"/>
    <w:rsid w:val="00185409"/>
    <w:rsid w:val="001858A4"/>
    <w:rsid w:val="00186428"/>
    <w:rsid w:val="00192A3D"/>
    <w:rsid w:val="00193660"/>
    <w:rsid w:val="00195151"/>
    <w:rsid w:val="001A1AFB"/>
    <w:rsid w:val="001A3B2C"/>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D3AB9"/>
    <w:rsid w:val="001E1A88"/>
    <w:rsid w:val="001E5AC6"/>
    <w:rsid w:val="001E65C5"/>
    <w:rsid w:val="001E683B"/>
    <w:rsid w:val="001E7750"/>
    <w:rsid w:val="001E7CE9"/>
    <w:rsid w:val="001E7E3D"/>
    <w:rsid w:val="001F342D"/>
    <w:rsid w:val="001F3D0E"/>
    <w:rsid w:val="001F66FC"/>
    <w:rsid w:val="001F7933"/>
    <w:rsid w:val="002008BF"/>
    <w:rsid w:val="00201805"/>
    <w:rsid w:val="00203F4A"/>
    <w:rsid w:val="002068F8"/>
    <w:rsid w:val="00206EC9"/>
    <w:rsid w:val="002070A9"/>
    <w:rsid w:val="0021457E"/>
    <w:rsid w:val="00221456"/>
    <w:rsid w:val="00222153"/>
    <w:rsid w:val="00222A68"/>
    <w:rsid w:val="0022450C"/>
    <w:rsid w:val="00225047"/>
    <w:rsid w:val="00227E4C"/>
    <w:rsid w:val="0023375E"/>
    <w:rsid w:val="00235288"/>
    <w:rsid w:val="00235A1D"/>
    <w:rsid w:val="00236F8E"/>
    <w:rsid w:val="00237247"/>
    <w:rsid w:val="00237B1A"/>
    <w:rsid w:val="00242093"/>
    <w:rsid w:val="002422AD"/>
    <w:rsid w:val="0024253F"/>
    <w:rsid w:val="00250DE2"/>
    <w:rsid w:val="00252518"/>
    <w:rsid w:val="0025446F"/>
    <w:rsid w:val="00255991"/>
    <w:rsid w:val="00256167"/>
    <w:rsid w:val="0026092E"/>
    <w:rsid w:val="002619E8"/>
    <w:rsid w:val="00264E89"/>
    <w:rsid w:val="00282E26"/>
    <w:rsid w:val="00283064"/>
    <w:rsid w:val="00283422"/>
    <w:rsid w:val="00283D04"/>
    <w:rsid w:val="00286192"/>
    <w:rsid w:val="00286557"/>
    <w:rsid w:val="002865CB"/>
    <w:rsid w:val="00286FFE"/>
    <w:rsid w:val="002916DB"/>
    <w:rsid w:val="00291AB6"/>
    <w:rsid w:val="002931CC"/>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52ED"/>
    <w:rsid w:val="002D7549"/>
    <w:rsid w:val="002E165A"/>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2AFC"/>
    <w:rsid w:val="0030478D"/>
    <w:rsid w:val="003061EC"/>
    <w:rsid w:val="0031067C"/>
    <w:rsid w:val="00311108"/>
    <w:rsid w:val="003114BE"/>
    <w:rsid w:val="00317989"/>
    <w:rsid w:val="00320803"/>
    <w:rsid w:val="0032457D"/>
    <w:rsid w:val="0032539D"/>
    <w:rsid w:val="00327309"/>
    <w:rsid w:val="0032749A"/>
    <w:rsid w:val="00335CBC"/>
    <w:rsid w:val="0033719B"/>
    <w:rsid w:val="00341B79"/>
    <w:rsid w:val="003431F6"/>
    <w:rsid w:val="00345F27"/>
    <w:rsid w:val="00350B62"/>
    <w:rsid w:val="00352A94"/>
    <w:rsid w:val="0035430F"/>
    <w:rsid w:val="00356459"/>
    <w:rsid w:val="003566DC"/>
    <w:rsid w:val="00356FAF"/>
    <w:rsid w:val="003576FC"/>
    <w:rsid w:val="00357DD5"/>
    <w:rsid w:val="00362941"/>
    <w:rsid w:val="003666F9"/>
    <w:rsid w:val="00366918"/>
    <w:rsid w:val="00366E5F"/>
    <w:rsid w:val="00373175"/>
    <w:rsid w:val="00373187"/>
    <w:rsid w:val="003768E1"/>
    <w:rsid w:val="00377F99"/>
    <w:rsid w:val="0038105E"/>
    <w:rsid w:val="0038260F"/>
    <w:rsid w:val="003840B0"/>
    <w:rsid w:val="00386CB5"/>
    <w:rsid w:val="00386DC9"/>
    <w:rsid w:val="00390672"/>
    <w:rsid w:val="003913E9"/>
    <w:rsid w:val="00392577"/>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B2D39"/>
    <w:rsid w:val="003C16DF"/>
    <w:rsid w:val="003C1A0B"/>
    <w:rsid w:val="003C223F"/>
    <w:rsid w:val="003C2F6C"/>
    <w:rsid w:val="003C4452"/>
    <w:rsid w:val="003C462E"/>
    <w:rsid w:val="003C4E20"/>
    <w:rsid w:val="003D12E0"/>
    <w:rsid w:val="003D1B36"/>
    <w:rsid w:val="003D6101"/>
    <w:rsid w:val="003D6332"/>
    <w:rsid w:val="003D6553"/>
    <w:rsid w:val="003E382F"/>
    <w:rsid w:val="003E6BC1"/>
    <w:rsid w:val="003E6E06"/>
    <w:rsid w:val="003E7098"/>
    <w:rsid w:val="003F035E"/>
    <w:rsid w:val="003F17F3"/>
    <w:rsid w:val="003F3423"/>
    <w:rsid w:val="003F3B8C"/>
    <w:rsid w:val="003F3BC4"/>
    <w:rsid w:val="003F42A6"/>
    <w:rsid w:val="003F4CA5"/>
    <w:rsid w:val="003F7251"/>
    <w:rsid w:val="003F7DD7"/>
    <w:rsid w:val="00400658"/>
    <w:rsid w:val="004007F8"/>
    <w:rsid w:val="004009F0"/>
    <w:rsid w:val="004047B8"/>
    <w:rsid w:val="0040751C"/>
    <w:rsid w:val="00416AA2"/>
    <w:rsid w:val="00416AC9"/>
    <w:rsid w:val="00420669"/>
    <w:rsid w:val="004223F2"/>
    <w:rsid w:val="00422E62"/>
    <w:rsid w:val="0042484C"/>
    <w:rsid w:val="0043064D"/>
    <w:rsid w:val="00432C3E"/>
    <w:rsid w:val="004335CB"/>
    <w:rsid w:val="004346A6"/>
    <w:rsid w:val="00434E85"/>
    <w:rsid w:val="0044174E"/>
    <w:rsid w:val="004420AA"/>
    <w:rsid w:val="004420E2"/>
    <w:rsid w:val="00443153"/>
    <w:rsid w:val="0044559B"/>
    <w:rsid w:val="004477C0"/>
    <w:rsid w:val="00450C52"/>
    <w:rsid w:val="00451F78"/>
    <w:rsid w:val="0045307B"/>
    <w:rsid w:val="004558C1"/>
    <w:rsid w:val="00455957"/>
    <w:rsid w:val="00457823"/>
    <w:rsid w:val="004623F9"/>
    <w:rsid w:val="004643A4"/>
    <w:rsid w:val="00467660"/>
    <w:rsid w:val="00467E5C"/>
    <w:rsid w:val="00472E69"/>
    <w:rsid w:val="0047332A"/>
    <w:rsid w:val="004753D0"/>
    <w:rsid w:val="00480AFB"/>
    <w:rsid w:val="00481470"/>
    <w:rsid w:val="00482F75"/>
    <w:rsid w:val="00482FE2"/>
    <w:rsid w:val="004872F2"/>
    <w:rsid w:val="00491490"/>
    <w:rsid w:val="00497EBD"/>
    <w:rsid w:val="004A7CD3"/>
    <w:rsid w:val="004B030A"/>
    <w:rsid w:val="004B2868"/>
    <w:rsid w:val="004B29D8"/>
    <w:rsid w:val="004B2F46"/>
    <w:rsid w:val="004B70FE"/>
    <w:rsid w:val="004B7D03"/>
    <w:rsid w:val="004B7E48"/>
    <w:rsid w:val="004C15D1"/>
    <w:rsid w:val="004C44FD"/>
    <w:rsid w:val="004C4E00"/>
    <w:rsid w:val="004C6A66"/>
    <w:rsid w:val="004C7A45"/>
    <w:rsid w:val="004D0A07"/>
    <w:rsid w:val="004D0C4B"/>
    <w:rsid w:val="004D211D"/>
    <w:rsid w:val="004D2A5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500E60"/>
    <w:rsid w:val="0050150B"/>
    <w:rsid w:val="00502128"/>
    <w:rsid w:val="005052D7"/>
    <w:rsid w:val="00505C15"/>
    <w:rsid w:val="00506580"/>
    <w:rsid w:val="0051421D"/>
    <w:rsid w:val="005142CC"/>
    <w:rsid w:val="00514E6E"/>
    <w:rsid w:val="00515D8D"/>
    <w:rsid w:val="00516EBB"/>
    <w:rsid w:val="005172E2"/>
    <w:rsid w:val="005209EA"/>
    <w:rsid w:val="0052115B"/>
    <w:rsid w:val="005222BA"/>
    <w:rsid w:val="0052449B"/>
    <w:rsid w:val="00524B65"/>
    <w:rsid w:val="00525B6E"/>
    <w:rsid w:val="00525C05"/>
    <w:rsid w:val="00527F85"/>
    <w:rsid w:val="005304A0"/>
    <w:rsid w:val="005305EF"/>
    <w:rsid w:val="005329FC"/>
    <w:rsid w:val="00534E1B"/>
    <w:rsid w:val="005372DC"/>
    <w:rsid w:val="00537A61"/>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667C2"/>
    <w:rsid w:val="00571A8C"/>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B1483"/>
    <w:rsid w:val="005B1E48"/>
    <w:rsid w:val="005B5848"/>
    <w:rsid w:val="005B77EB"/>
    <w:rsid w:val="005C105D"/>
    <w:rsid w:val="005C1314"/>
    <w:rsid w:val="005C217E"/>
    <w:rsid w:val="005C60B9"/>
    <w:rsid w:val="005C7DF9"/>
    <w:rsid w:val="005D1919"/>
    <w:rsid w:val="005D4B8B"/>
    <w:rsid w:val="005D6D8C"/>
    <w:rsid w:val="005E21C2"/>
    <w:rsid w:val="005E254B"/>
    <w:rsid w:val="005E2A79"/>
    <w:rsid w:val="005E388B"/>
    <w:rsid w:val="005E7D95"/>
    <w:rsid w:val="005F2560"/>
    <w:rsid w:val="005F2766"/>
    <w:rsid w:val="005F5537"/>
    <w:rsid w:val="005F57F2"/>
    <w:rsid w:val="005F6E49"/>
    <w:rsid w:val="00600A7D"/>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CC8"/>
    <w:rsid w:val="00632DC9"/>
    <w:rsid w:val="00633D92"/>
    <w:rsid w:val="00634FB1"/>
    <w:rsid w:val="00635361"/>
    <w:rsid w:val="0063756B"/>
    <w:rsid w:val="0063785D"/>
    <w:rsid w:val="00640706"/>
    <w:rsid w:val="00641C2F"/>
    <w:rsid w:val="00642B7F"/>
    <w:rsid w:val="00642C85"/>
    <w:rsid w:val="00643FA1"/>
    <w:rsid w:val="00645793"/>
    <w:rsid w:val="00646496"/>
    <w:rsid w:val="006515F9"/>
    <w:rsid w:val="006564A4"/>
    <w:rsid w:val="006568A5"/>
    <w:rsid w:val="006602A8"/>
    <w:rsid w:val="00661CB0"/>
    <w:rsid w:val="00661E05"/>
    <w:rsid w:val="006627FD"/>
    <w:rsid w:val="0066362B"/>
    <w:rsid w:val="00665670"/>
    <w:rsid w:val="00674D02"/>
    <w:rsid w:val="006776EE"/>
    <w:rsid w:val="006776FA"/>
    <w:rsid w:val="00680407"/>
    <w:rsid w:val="006814C9"/>
    <w:rsid w:val="006827ED"/>
    <w:rsid w:val="006852EC"/>
    <w:rsid w:val="00694199"/>
    <w:rsid w:val="0069477D"/>
    <w:rsid w:val="00696E1C"/>
    <w:rsid w:val="006A001D"/>
    <w:rsid w:val="006A0465"/>
    <w:rsid w:val="006A0D7B"/>
    <w:rsid w:val="006A0FD1"/>
    <w:rsid w:val="006A1A7F"/>
    <w:rsid w:val="006A1B59"/>
    <w:rsid w:val="006A2EBB"/>
    <w:rsid w:val="006B1AE6"/>
    <w:rsid w:val="006B205F"/>
    <w:rsid w:val="006B266A"/>
    <w:rsid w:val="006B2FC8"/>
    <w:rsid w:val="006B4336"/>
    <w:rsid w:val="006B7C91"/>
    <w:rsid w:val="006C3333"/>
    <w:rsid w:val="006C7243"/>
    <w:rsid w:val="006D02EA"/>
    <w:rsid w:val="006D49B9"/>
    <w:rsid w:val="006D5FDA"/>
    <w:rsid w:val="006D7279"/>
    <w:rsid w:val="006E0AFD"/>
    <w:rsid w:val="006E2F3C"/>
    <w:rsid w:val="006E30B0"/>
    <w:rsid w:val="006E36D5"/>
    <w:rsid w:val="006E3B83"/>
    <w:rsid w:val="006E4237"/>
    <w:rsid w:val="006E4B1F"/>
    <w:rsid w:val="006E60AC"/>
    <w:rsid w:val="006E7A89"/>
    <w:rsid w:val="006F04A5"/>
    <w:rsid w:val="006F32EC"/>
    <w:rsid w:val="006F5B8B"/>
    <w:rsid w:val="006F61D0"/>
    <w:rsid w:val="006F7BC5"/>
    <w:rsid w:val="007011F1"/>
    <w:rsid w:val="0070122A"/>
    <w:rsid w:val="007039BD"/>
    <w:rsid w:val="00707A12"/>
    <w:rsid w:val="00710116"/>
    <w:rsid w:val="00711D2F"/>
    <w:rsid w:val="00713FA4"/>
    <w:rsid w:val="00723001"/>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5446"/>
    <w:rsid w:val="00746378"/>
    <w:rsid w:val="0075287A"/>
    <w:rsid w:val="007529E8"/>
    <w:rsid w:val="007543E5"/>
    <w:rsid w:val="007557F2"/>
    <w:rsid w:val="0075755E"/>
    <w:rsid w:val="0076057D"/>
    <w:rsid w:val="007613CD"/>
    <w:rsid w:val="00762A08"/>
    <w:rsid w:val="00762A58"/>
    <w:rsid w:val="00762F8F"/>
    <w:rsid w:val="007651E8"/>
    <w:rsid w:val="007670DB"/>
    <w:rsid w:val="007722B8"/>
    <w:rsid w:val="00775E0E"/>
    <w:rsid w:val="00777505"/>
    <w:rsid w:val="00781391"/>
    <w:rsid w:val="00782BCD"/>
    <w:rsid w:val="007848CB"/>
    <w:rsid w:val="0078682F"/>
    <w:rsid w:val="00786CE8"/>
    <w:rsid w:val="00786DC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9B3"/>
    <w:rsid w:val="007C1073"/>
    <w:rsid w:val="007C13D7"/>
    <w:rsid w:val="007C14B2"/>
    <w:rsid w:val="007C267B"/>
    <w:rsid w:val="007C5074"/>
    <w:rsid w:val="007C6ED7"/>
    <w:rsid w:val="007D0051"/>
    <w:rsid w:val="007D15EE"/>
    <w:rsid w:val="007D1796"/>
    <w:rsid w:val="007D23D7"/>
    <w:rsid w:val="007D41F0"/>
    <w:rsid w:val="007D4E37"/>
    <w:rsid w:val="007D5CD2"/>
    <w:rsid w:val="007D671F"/>
    <w:rsid w:val="007E34C1"/>
    <w:rsid w:val="007E6387"/>
    <w:rsid w:val="007F10AC"/>
    <w:rsid w:val="007F2B64"/>
    <w:rsid w:val="007F344C"/>
    <w:rsid w:val="007F5B3C"/>
    <w:rsid w:val="007F5F64"/>
    <w:rsid w:val="007F6090"/>
    <w:rsid w:val="007F6AFB"/>
    <w:rsid w:val="008017B3"/>
    <w:rsid w:val="00801FF0"/>
    <w:rsid w:val="008023DA"/>
    <w:rsid w:val="00810316"/>
    <w:rsid w:val="00811537"/>
    <w:rsid w:val="00811892"/>
    <w:rsid w:val="008126A0"/>
    <w:rsid w:val="00813B7D"/>
    <w:rsid w:val="0081607A"/>
    <w:rsid w:val="00821ADE"/>
    <w:rsid w:val="00821C24"/>
    <w:rsid w:val="008269E1"/>
    <w:rsid w:val="00830521"/>
    <w:rsid w:val="00831F1B"/>
    <w:rsid w:val="0083280F"/>
    <w:rsid w:val="008359A4"/>
    <w:rsid w:val="00836E48"/>
    <w:rsid w:val="00837079"/>
    <w:rsid w:val="00837BAD"/>
    <w:rsid w:val="00841145"/>
    <w:rsid w:val="008423F9"/>
    <w:rsid w:val="00843A27"/>
    <w:rsid w:val="00844A96"/>
    <w:rsid w:val="00846BFF"/>
    <w:rsid w:val="00847F1E"/>
    <w:rsid w:val="008500DC"/>
    <w:rsid w:val="0085240E"/>
    <w:rsid w:val="00852C69"/>
    <w:rsid w:val="0085381B"/>
    <w:rsid w:val="00854D5C"/>
    <w:rsid w:val="00855A32"/>
    <w:rsid w:val="0086031F"/>
    <w:rsid w:val="00861762"/>
    <w:rsid w:val="008628EF"/>
    <w:rsid w:val="0086361A"/>
    <w:rsid w:val="00871ECE"/>
    <w:rsid w:val="00872AC5"/>
    <w:rsid w:val="0087349C"/>
    <w:rsid w:val="00874D10"/>
    <w:rsid w:val="0087569B"/>
    <w:rsid w:val="0087700B"/>
    <w:rsid w:val="00877B92"/>
    <w:rsid w:val="008817B9"/>
    <w:rsid w:val="00881AA1"/>
    <w:rsid w:val="0088204B"/>
    <w:rsid w:val="008829A7"/>
    <w:rsid w:val="0088315A"/>
    <w:rsid w:val="0088524D"/>
    <w:rsid w:val="008910AD"/>
    <w:rsid w:val="0089652F"/>
    <w:rsid w:val="00896B38"/>
    <w:rsid w:val="008A10A6"/>
    <w:rsid w:val="008A121F"/>
    <w:rsid w:val="008A128F"/>
    <w:rsid w:val="008A135E"/>
    <w:rsid w:val="008A671C"/>
    <w:rsid w:val="008A72E9"/>
    <w:rsid w:val="008B1071"/>
    <w:rsid w:val="008B18CA"/>
    <w:rsid w:val="008B1A03"/>
    <w:rsid w:val="008B2591"/>
    <w:rsid w:val="008B3053"/>
    <w:rsid w:val="008B7181"/>
    <w:rsid w:val="008B7445"/>
    <w:rsid w:val="008C1C38"/>
    <w:rsid w:val="008C27F1"/>
    <w:rsid w:val="008C2B8F"/>
    <w:rsid w:val="008C304A"/>
    <w:rsid w:val="008D0335"/>
    <w:rsid w:val="008D04AB"/>
    <w:rsid w:val="008D2BE6"/>
    <w:rsid w:val="008D763A"/>
    <w:rsid w:val="008E1024"/>
    <w:rsid w:val="008F10EC"/>
    <w:rsid w:val="008F7479"/>
    <w:rsid w:val="008F75DD"/>
    <w:rsid w:val="00900591"/>
    <w:rsid w:val="00902BFF"/>
    <w:rsid w:val="00903029"/>
    <w:rsid w:val="0090565B"/>
    <w:rsid w:val="0091020A"/>
    <w:rsid w:val="00910E0D"/>
    <w:rsid w:val="00912917"/>
    <w:rsid w:val="009137D6"/>
    <w:rsid w:val="0091382C"/>
    <w:rsid w:val="009173B3"/>
    <w:rsid w:val="00917F8B"/>
    <w:rsid w:val="009205B1"/>
    <w:rsid w:val="00923C48"/>
    <w:rsid w:val="00923E50"/>
    <w:rsid w:val="00927C9B"/>
    <w:rsid w:val="0093039B"/>
    <w:rsid w:val="00931DEF"/>
    <w:rsid w:val="00935C65"/>
    <w:rsid w:val="00937549"/>
    <w:rsid w:val="00937A28"/>
    <w:rsid w:val="00940EB4"/>
    <w:rsid w:val="009410B6"/>
    <w:rsid w:val="009462AD"/>
    <w:rsid w:val="00947035"/>
    <w:rsid w:val="009510D0"/>
    <w:rsid w:val="009514BB"/>
    <w:rsid w:val="00953C98"/>
    <w:rsid w:val="00954E6F"/>
    <w:rsid w:val="00960940"/>
    <w:rsid w:val="009613A1"/>
    <w:rsid w:val="009614A4"/>
    <w:rsid w:val="0096574B"/>
    <w:rsid w:val="00966331"/>
    <w:rsid w:val="00971BE1"/>
    <w:rsid w:val="00973FCF"/>
    <w:rsid w:val="00975D6D"/>
    <w:rsid w:val="009761CF"/>
    <w:rsid w:val="00980607"/>
    <w:rsid w:val="009823D3"/>
    <w:rsid w:val="00983C26"/>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1F30"/>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079F8"/>
    <w:rsid w:val="00A1442F"/>
    <w:rsid w:val="00A159AD"/>
    <w:rsid w:val="00A17826"/>
    <w:rsid w:val="00A22074"/>
    <w:rsid w:val="00A27263"/>
    <w:rsid w:val="00A312F1"/>
    <w:rsid w:val="00A32F87"/>
    <w:rsid w:val="00A33854"/>
    <w:rsid w:val="00A33C70"/>
    <w:rsid w:val="00A3410F"/>
    <w:rsid w:val="00A423E8"/>
    <w:rsid w:val="00A42F96"/>
    <w:rsid w:val="00A43229"/>
    <w:rsid w:val="00A43F37"/>
    <w:rsid w:val="00A453B7"/>
    <w:rsid w:val="00A459BB"/>
    <w:rsid w:val="00A45C04"/>
    <w:rsid w:val="00A4780A"/>
    <w:rsid w:val="00A47ED5"/>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4D2F"/>
    <w:rsid w:val="00A8558C"/>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314"/>
    <w:rsid w:val="00AD1F9E"/>
    <w:rsid w:val="00AD2064"/>
    <w:rsid w:val="00AD476F"/>
    <w:rsid w:val="00AE160A"/>
    <w:rsid w:val="00AE1B29"/>
    <w:rsid w:val="00AE1DE1"/>
    <w:rsid w:val="00AE2E61"/>
    <w:rsid w:val="00AE54AF"/>
    <w:rsid w:val="00AE5DD5"/>
    <w:rsid w:val="00AE7910"/>
    <w:rsid w:val="00AF01A0"/>
    <w:rsid w:val="00AF0C3A"/>
    <w:rsid w:val="00AF2CFB"/>
    <w:rsid w:val="00AF2F13"/>
    <w:rsid w:val="00AF4FB3"/>
    <w:rsid w:val="00AF553E"/>
    <w:rsid w:val="00AF755B"/>
    <w:rsid w:val="00B00A38"/>
    <w:rsid w:val="00B01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D3B"/>
    <w:rsid w:val="00B66B5F"/>
    <w:rsid w:val="00B72E69"/>
    <w:rsid w:val="00B7338B"/>
    <w:rsid w:val="00B74CF6"/>
    <w:rsid w:val="00B74CF7"/>
    <w:rsid w:val="00B75032"/>
    <w:rsid w:val="00B759A2"/>
    <w:rsid w:val="00B80F6C"/>
    <w:rsid w:val="00B81ADA"/>
    <w:rsid w:val="00B8271F"/>
    <w:rsid w:val="00B838FF"/>
    <w:rsid w:val="00B83C2C"/>
    <w:rsid w:val="00B84F3F"/>
    <w:rsid w:val="00B9028D"/>
    <w:rsid w:val="00B91309"/>
    <w:rsid w:val="00B92CBD"/>
    <w:rsid w:val="00B93196"/>
    <w:rsid w:val="00B94938"/>
    <w:rsid w:val="00B955B9"/>
    <w:rsid w:val="00B96BFA"/>
    <w:rsid w:val="00BA2597"/>
    <w:rsid w:val="00BA31DD"/>
    <w:rsid w:val="00BA4F59"/>
    <w:rsid w:val="00BA6556"/>
    <w:rsid w:val="00BA66EA"/>
    <w:rsid w:val="00BA799A"/>
    <w:rsid w:val="00BB1915"/>
    <w:rsid w:val="00BB2A54"/>
    <w:rsid w:val="00BB40C0"/>
    <w:rsid w:val="00BC099B"/>
    <w:rsid w:val="00BC43C9"/>
    <w:rsid w:val="00BC4F5E"/>
    <w:rsid w:val="00BC59FC"/>
    <w:rsid w:val="00BC61C9"/>
    <w:rsid w:val="00BC6731"/>
    <w:rsid w:val="00BC6B38"/>
    <w:rsid w:val="00BC795B"/>
    <w:rsid w:val="00BD14F0"/>
    <w:rsid w:val="00BD2E83"/>
    <w:rsid w:val="00BD3DE5"/>
    <w:rsid w:val="00BD75EE"/>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30C3"/>
    <w:rsid w:val="00C1461C"/>
    <w:rsid w:val="00C15AA1"/>
    <w:rsid w:val="00C15DC8"/>
    <w:rsid w:val="00C16DFD"/>
    <w:rsid w:val="00C17369"/>
    <w:rsid w:val="00C17375"/>
    <w:rsid w:val="00C2079B"/>
    <w:rsid w:val="00C20EA8"/>
    <w:rsid w:val="00C2312B"/>
    <w:rsid w:val="00C25D83"/>
    <w:rsid w:val="00C26E59"/>
    <w:rsid w:val="00C27F91"/>
    <w:rsid w:val="00C32A0E"/>
    <w:rsid w:val="00C41A81"/>
    <w:rsid w:val="00C433F7"/>
    <w:rsid w:val="00C45A90"/>
    <w:rsid w:val="00C5194E"/>
    <w:rsid w:val="00C51E7E"/>
    <w:rsid w:val="00C5228E"/>
    <w:rsid w:val="00C54AE2"/>
    <w:rsid w:val="00C557AF"/>
    <w:rsid w:val="00C56739"/>
    <w:rsid w:val="00C57A43"/>
    <w:rsid w:val="00C57AA2"/>
    <w:rsid w:val="00C60F12"/>
    <w:rsid w:val="00C6584D"/>
    <w:rsid w:val="00C65956"/>
    <w:rsid w:val="00C709A8"/>
    <w:rsid w:val="00C725BD"/>
    <w:rsid w:val="00C729F4"/>
    <w:rsid w:val="00C72D40"/>
    <w:rsid w:val="00C74DF2"/>
    <w:rsid w:val="00C76257"/>
    <w:rsid w:val="00C8213B"/>
    <w:rsid w:val="00C848D5"/>
    <w:rsid w:val="00C8696F"/>
    <w:rsid w:val="00C875B7"/>
    <w:rsid w:val="00C95F02"/>
    <w:rsid w:val="00C97E84"/>
    <w:rsid w:val="00CA248C"/>
    <w:rsid w:val="00CA53B0"/>
    <w:rsid w:val="00CA7985"/>
    <w:rsid w:val="00CB0097"/>
    <w:rsid w:val="00CB1A6E"/>
    <w:rsid w:val="00CB5754"/>
    <w:rsid w:val="00CB5E7F"/>
    <w:rsid w:val="00CB67A6"/>
    <w:rsid w:val="00CB7013"/>
    <w:rsid w:val="00CB76E3"/>
    <w:rsid w:val="00CC0BA7"/>
    <w:rsid w:val="00CC2A77"/>
    <w:rsid w:val="00CC3F4A"/>
    <w:rsid w:val="00CC41D1"/>
    <w:rsid w:val="00CC55F7"/>
    <w:rsid w:val="00CC68E7"/>
    <w:rsid w:val="00CC72F4"/>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60CA"/>
    <w:rsid w:val="00D1676D"/>
    <w:rsid w:val="00D24B1E"/>
    <w:rsid w:val="00D24FE6"/>
    <w:rsid w:val="00D27415"/>
    <w:rsid w:val="00D31091"/>
    <w:rsid w:val="00D33926"/>
    <w:rsid w:val="00D35815"/>
    <w:rsid w:val="00D35DB1"/>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76D1"/>
    <w:rsid w:val="00DA1F0D"/>
    <w:rsid w:val="00DA3D20"/>
    <w:rsid w:val="00DA4927"/>
    <w:rsid w:val="00DA4C84"/>
    <w:rsid w:val="00DA6F0F"/>
    <w:rsid w:val="00DB13F4"/>
    <w:rsid w:val="00DB194D"/>
    <w:rsid w:val="00DB2857"/>
    <w:rsid w:val="00DB3FFC"/>
    <w:rsid w:val="00DB5576"/>
    <w:rsid w:val="00DB6F66"/>
    <w:rsid w:val="00DB7382"/>
    <w:rsid w:val="00DC1659"/>
    <w:rsid w:val="00DC17A2"/>
    <w:rsid w:val="00DC3BA9"/>
    <w:rsid w:val="00DC47EC"/>
    <w:rsid w:val="00DC6F10"/>
    <w:rsid w:val="00DC7337"/>
    <w:rsid w:val="00DD23C1"/>
    <w:rsid w:val="00DD2AFC"/>
    <w:rsid w:val="00DE07DD"/>
    <w:rsid w:val="00DE2068"/>
    <w:rsid w:val="00DE2761"/>
    <w:rsid w:val="00DE4A69"/>
    <w:rsid w:val="00DE6242"/>
    <w:rsid w:val="00DE701D"/>
    <w:rsid w:val="00DF17A1"/>
    <w:rsid w:val="00DF254F"/>
    <w:rsid w:val="00DF5BA1"/>
    <w:rsid w:val="00E00222"/>
    <w:rsid w:val="00E00978"/>
    <w:rsid w:val="00E00A99"/>
    <w:rsid w:val="00E017BB"/>
    <w:rsid w:val="00E02964"/>
    <w:rsid w:val="00E1153D"/>
    <w:rsid w:val="00E144E6"/>
    <w:rsid w:val="00E22254"/>
    <w:rsid w:val="00E26D21"/>
    <w:rsid w:val="00E27AD3"/>
    <w:rsid w:val="00E3690F"/>
    <w:rsid w:val="00E36A05"/>
    <w:rsid w:val="00E3718A"/>
    <w:rsid w:val="00E44327"/>
    <w:rsid w:val="00E474BD"/>
    <w:rsid w:val="00E519FF"/>
    <w:rsid w:val="00E52683"/>
    <w:rsid w:val="00E52776"/>
    <w:rsid w:val="00E52AD1"/>
    <w:rsid w:val="00E53D49"/>
    <w:rsid w:val="00E55C86"/>
    <w:rsid w:val="00E56775"/>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908D7"/>
    <w:rsid w:val="00E92F57"/>
    <w:rsid w:val="00E93DCC"/>
    <w:rsid w:val="00E9515D"/>
    <w:rsid w:val="00E9784F"/>
    <w:rsid w:val="00E97CEA"/>
    <w:rsid w:val="00E97E5C"/>
    <w:rsid w:val="00EA0496"/>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6DE"/>
    <w:rsid w:val="00EC7CC1"/>
    <w:rsid w:val="00ED6805"/>
    <w:rsid w:val="00ED70D3"/>
    <w:rsid w:val="00EE3A65"/>
    <w:rsid w:val="00EE6309"/>
    <w:rsid w:val="00EE79BD"/>
    <w:rsid w:val="00EF1582"/>
    <w:rsid w:val="00EF227C"/>
    <w:rsid w:val="00EF249D"/>
    <w:rsid w:val="00EF2C78"/>
    <w:rsid w:val="00EF4366"/>
    <w:rsid w:val="00EF469C"/>
    <w:rsid w:val="00EF5DD2"/>
    <w:rsid w:val="00F021CE"/>
    <w:rsid w:val="00F034BB"/>
    <w:rsid w:val="00F0623F"/>
    <w:rsid w:val="00F109A0"/>
    <w:rsid w:val="00F12855"/>
    <w:rsid w:val="00F1355F"/>
    <w:rsid w:val="00F140E9"/>
    <w:rsid w:val="00F26B4A"/>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2A67"/>
    <w:rsid w:val="00F5470C"/>
    <w:rsid w:val="00F56B3F"/>
    <w:rsid w:val="00F575F2"/>
    <w:rsid w:val="00F60713"/>
    <w:rsid w:val="00F61DD9"/>
    <w:rsid w:val="00F6700D"/>
    <w:rsid w:val="00F676E7"/>
    <w:rsid w:val="00F67798"/>
    <w:rsid w:val="00F742B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2031"/>
    <w:rsid w:val="00FA2245"/>
    <w:rsid w:val="00FA25B6"/>
    <w:rsid w:val="00FA398A"/>
    <w:rsid w:val="00FA49A0"/>
    <w:rsid w:val="00FA4B01"/>
    <w:rsid w:val="00FA7251"/>
    <w:rsid w:val="00FA7562"/>
    <w:rsid w:val="00FA7B0B"/>
    <w:rsid w:val="00FB18B5"/>
    <w:rsid w:val="00FB2B55"/>
    <w:rsid w:val="00FB51D5"/>
    <w:rsid w:val="00FB5815"/>
    <w:rsid w:val="00FB6393"/>
    <w:rsid w:val="00FC281D"/>
    <w:rsid w:val="00FC527B"/>
    <w:rsid w:val="00FC5EC2"/>
    <w:rsid w:val="00FC6003"/>
    <w:rsid w:val="00FC6F31"/>
    <w:rsid w:val="00FC7D3C"/>
    <w:rsid w:val="00FD337E"/>
    <w:rsid w:val="00FD5022"/>
    <w:rsid w:val="00FD5FFE"/>
    <w:rsid w:val="00FE0701"/>
    <w:rsid w:val="00FE071D"/>
    <w:rsid w:val="00FE289E"/>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6FD34-12B7-7244-AB55-AC4D43E19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39</Pages>
  <Words>22176</Words>
  <Characters>121752</Characters>
  <Application>Microsoft Office Word</Application>
  <DocSecurity>0</DocSecurity>
  <Lines>2341</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9</cp:revision>
  <dcterms:created xsi:type="dcterms:W3CDTF">2018-12-07T10:43:00Z</dcterms:created>
  <dcterms:modified xsi:type="dcterms:W3CDTF">2018-12-09T06: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PHQl56d4"/&gt;&lt;style id="http://www.zotero.org/styles/ecology" hasBibliography="1" bibliographyStyleHasBeenSet="1"/&gt;&lt;prefs&gt;&lt;pref name="fieldType" value="Field"/&gt;&lt;/prefs&gt;&lt;/data&gt;</vt:lpwstr>
  </property>
</Properties>
</file>